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60353D78" w14:textId="01A82099" w:rsidR="004573FB"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3468555" w:history="1">
        <w:r w:rsidR="004573FB" w:rsidRPr="00481233">
          <w:rPr>
            <w:rStyle w:val="Hipervnculo"/>
            <w:noProof/>
          </w:rPr>
          <w:t>CAPÍTULO 1. INTRODUCCIÓN</w:t>
        </w:r>
        <w:r w:rsidR="004573FB">
          <w:rPr>
            <w:noProof/>
            <w:webHidden/>
          </w:rPr>
          <w:tab/>
        </w:r>
        <w:r w:rsidR="004573FB">
          <w:rPr>
            <w:noProof/>
            <w:webHidden/>
          </w:rPr>
          <w:fldChar w:fldCharType="begin"/>
        </w:r>
        <w:r w:rsidR="004573FB">
          <w:rPr>
            <w:noProof/>
            <w:webHidden/>
          </w:rPr>
          <w:instrText xml:space="preserve"> PAGEREF _Toc113468555 \h </w:instrText>
        </w:r>
        <w:r w:rsidR="004573FB">
          <w:rPr>
            <w:noProof/>
            <w:webHidden/>
          </w:rPr>
        </w:r>
        <w:r w:rsidR="004573FB">
          <w:rPr>
            <w:noProof/>
            <w:webHidden/>
          </w:rPr>
          <w:fldChar w:fldCharType="separate"/>
        </w:r>
        <w:r w:rsidR="004573FB">
          <w:rPr>
            <w:noProof/>
            <w:webHidden/>
          </w:rPr>
          <w:t>1</w:t>
        </w:r>
        <w:r w:rsidR="004573FB">
          <w:rPr>
            <w:noProof/>
            <w:webHidden/>
          </w:rPr>
          <w:fldChar w:fldCharType="end"/>
        </w:r>
      </w:hyperlink>
    </w:p>
    <w:p w14:paraId="758420BF" w14:textId="28BBAEDB" w:rsidR="004573FB" w:rsidRDefault="004573FB">
      <w:pPr>
        <w:pStyle w:val="TDC3"/>
        <w:tabs>
          <w:tab w:val="left" w:pos="1100"/>
          <w:tab w:val="right" w:leader="dot" w:pos="8494"/>
        </w:tabs>
        <w:rPr>
          <w:rFonts w:eastAsiaTheme="minorEastAsia"/>
          <w:noProof/>
          <w:lang w:eastAsia="es-ES"/>
        </w:rPr>
      </w:pPr>
      <w:hyperlink w:anchor="_Toc113468556" w:history="1">
        <w:r w:rsidRPr="00481233">
          <w:rPr>
            <w:rStyle w:val="Hipervnculo"/>
            <w:noProof/>
          </w:rPr>
          <w:t>1.1</w:t>
        </w:r>
        <w:r>
          <w:rPr>
            <w:rFonts w:eastAsiaTheme="minorEastAsia"/>
            <w:noProof/>
            <w:lang w:eastAsia="es-ES"/>
          </w:rPr>
          <w:tab/>
        </w:r>
        <w:r w:rsidRPr="00481233">
          <w:rPr>
            <w:rStyle w:val="Hipervnculo"/>
            <w:noProof/>
          </w:rPr>
          <w:t>Historia del movimiento</w:t>
        </w:r>
        <w:r>
          <w:rPr>
            <w:noProof/>
            <w:webHidden/>
          </w:rPr>
          <w:tab/>
        </w:r>
        <w:r>
          <w:rPr>
            <w:noProof/>
            <w:webHidden/>
          </w:rPr>
          <w:fldChar w:fldCharType="begin"/>
        </w:r>
        <w:r>
          <w:rPr>
            <w:noProof/>
            <w:webHidden/>
          </w:rPr>
          <w:instrText xml:space="preserve"> PAGEREF _Toc113468556 \h </w:instrText>
        </w:r>
        <w:r>
          <w:rPr>
            <w:noProof/>
            <w:webHidden/>
          </w:rPr>
        </w:r>
        <w:r>
          <w:rPr>
            <w:noProof/>
            <w:webHidden/>
          </w:rPr>
          <w:fldChar w:fldCharType="separate"/>
        </w:r>
        <w:r>
          <w:rPr>
            <w:noProof/>
            <w:webHidden/>
          </w:rPr>
          <w:t>3</w:t>
        </w:r>
        <w:r>
          <w:rPr>
            <w:noProof/>
            <w:webHidden/>
          </w:rPr>
          <w:fldChar w:fldCharType="end"/>
        </w:r>
      </w:hyperlink>
    </w:p>
    <w:p w14:paraId="68E93EC3" w14:textId="0B465569" w:rsidR="004573FB" w:rsidRDefault="004573FB">
      <w:pPr>
        <w:pStyle w:val="TDC3"/>
        <w:tabs>
          <w:tab w:val="left" w:pos="1100"/>
          <w:tab w:val="right" w:leader="dot" w:pos="8494"/>
        </w:tabs>
        <w:rPr>
          <w:rFonts w:eastAsiaTheme="minorEastAsia"/>
          <w:noProof/>
          <w:lang w:eastAsia="es-ES"/>
        </w:rPr>
      </w:pPr>
      <w:hyperlink w:anchor="_Toc113468557" w:history="1">
        <w:r w:rsidRPr="00481233">
          <w:rPr>
            <w:rStyle w:val="Hipervnculo"/>
            <w:noProof/>
          </w:rPr>
          <w:t>1.2.</w:t>
        </w:r>
        <w:r>
          <w:rPr>
            <w:rFonts w:eastAsiaTheme="minorEastAsia"/>
            <w:noProof/>
            <w:lang w:eastAsia="es-ES"/>
          </w:rPr>
          <w:tab/>
        </w:r>
        <w:r w:rsidRPr="00481233">
          <w:rPr>
            <w:rStyle w:val="Hipervnculo"/>
            <w:noProof/>
          </w:rPr>
          <w:t>Objetivo</w:t>
        </w:r>
        <w:r>
          <w:rPr>
            <w:noProof/>
            <w:webHidden/>
          </w:rPr>
          <w:tab/>
        </w:r>
        <w:r>
          <w:rPr>
            <w:noProof/>
            <w:webHidden/>
          </w:rPr>
          <w:fldChar w:fldCharType="begin"/>
        </w:r>
        <w:r>
          <w:rPr>
            <w:noProof/>
            <w:webHidden/>
          </w:rPr>
          <w:instrText xml:space="preserve"> PAGEREF _Toc113468557 \h </w:instrText>
        </w:r>
        <w:r>
          <w:rPr>
            <w:noProof/>
            <w:webHidden/>
          </w:rPr>
        </w:r>
        <w:r>
          <w:rPr>
            <w:noProof/>
            <w:webHidden/>
          </w:rPr>
          <w:fldChar w:fldCharType="separate"/>
        </w:r>
        <w:r>
          <w:rPr>
            <w:noProof/>
            <w:webHidden/>
          </w:rPr>
          <w:t>3</w:t>
        </w:r>
        <w:r>
          <w:rPr>
            <w:noProof/>
            <w:webHidden/>
          </w:rPr>
          <w:fldChar w:fldCharType="end"/>
        </w:r>
      </w:hyperlink>
    </w:p>
    <w:p w14:paraId="5719B6F3" w14:textId="02A721FB" w:rsidR="004573FB" w:rsidRDefault="004573FB">
      <w:pPr>
        <w:pStyle w:val="TDC3"/>
        <w:tabs>
          <w:tab w:val="left" w:pos="1100"/>
          <w:tab w:val="right" w:leader="dot" w:pos="8494"/>
        </w:tabs>
        <w:rPr>
          <w:rFonts w:eastAsiaTheme="minorEastAsia"/>
          <w:noProof/>
          <w:lang w:eastAsia="es-ES"/>
        </w:rPr>
      </w:pPr>
      <w:hyperlink w:anchor="_Toc113468558" w:history="1">
        <w:r w:rsidRPr="00481233">
          <w:rPr>
            <w:rStyle w:val="Hipervnculo"/>
            <w:noProof/>
          </w:rPr>
          <w:t>1.3.</w:t>
        </w:r>
        <w:r>
          <w:rPr>
            <w:rFonts w:eastAsiaTheme="minorEastAsia"/>
            <w:noProof/>
            <w:lang w:eastAsia="es-ES"/>
          </w:rPr>
          <w:tab/>
        </w:r>
        <w:r w:rsidRPr="00481233">
          <w:rPr>
            <w:rStyle w:val="Hipervnculo"/>
            <w:noProof/>
          </w:rPr>
          <w:t>Plan de trabajo</w:t>
        </w:r>
        <w:r>
          <w:rPr>
            <w:noProof/>
            <w:webHidden/>
          </w:rPr>
          <w:tab/>
        </w:r>
        <w:r>
          <w:rPr>
            <w:noProof/>
            <w:webHidden/>
          </w:rPr>
          <w:fldChar w:fldCharType="begin"/>
        </w:r>
        <w:r>
          <w:rPr>
            <w:noProof/>
            <w:webHidden/>
          </w:rPr>
          <w:instrText xml:space="preserve"> PAGEREF _Toc113468558 \h </w:instrText>
        </w:r>
        <w:r>
          <w:rPr>
            <w:noProof/>
            <w:webHidden/>
          </w:rPr>
        </w:r>
        <w:r>
          <w:rPr>
            <w:noProof/>
            <w:webHidden/>
          </w:rPr>
          <w:fldChar w:fldCharType="separate"/>
        </w:r>
        <w:r>
          <w:rPr>
            <w:noProof/>
            <w:webHidden/>
          </w:rPr>
          <w:t>4</w:t>
        </w:r>
        <w:r>
          <w:rPr>
            <w:noProof/>
            <w:webHidden/>
          </w:rPr>
          <w:fldChar w:fldCharType="end"/>
        </w:r>
      </w:hyperlink>
    </w:p>
    <w:p w14:paraId="108C68A3" w14:textId="23E36096" w:rsidR="004573FB" w:rsidRDefault="004573FB">
      <w:pPr>
        <w:pStyle w:val="TDC1"/>
        <w:tabs>
          <w:tab w:val="right" w:leader="dot" w:pos="8494"/>
        </w:tabs>
        <w:rPr>
          <w:rFonts w:eastAsiaTheme="minorEastAsia"/>
          <w:noProof/>
          <w:lang w:eastAsia="es-ES"/>
        </w:rPr>
      </w:pPr>
      <w:hyperlink w:anchor="_Toc113468559" w:history="1">
        <w:r w:rsidRPr="00481233">
          <w:rPr>
            <w:rStyle w:val="Hipervnculo"/>
            <w:noProof/>
          </w:rPr>
          <w:t>CAPÍTULO 2. DISEÑO DE LAS ETAPAS</w:t>
        </w:r>
        <w:r>
          <w:rPr>
            <w:noProof/>
            <w:webHidden/>
          </w:rPr>
          <w:tab/>
        </w:r>
        <w:r>
          <w:rPr>
            <w:noProof/>
            <w:webHidden/>
          </w:rPr>
          <w:fldChar w:fldCharType="begin"/>
        </w:r>
        <w:r>
          <w:rPr>
            <w:noProof/>
            <w:webHidden/>
          </w:rPr>
          <w:instrText xml:space="preserve"> PAGEREF _Toc113468559 \h </w:instrText>
        </w:r>
        <w:r>
          <w:rPr>
            <w:noProof/>
            <w:webHidden/>
          </w:rPr>
        </w:r>
        <w:r>
          <w:rPr>
            <w:noProof/>
            <w:webHidden/>
          </w:rPr>
          <w:fldChar w:fldCharType="separate"/>
        </w:r>
        <w:r>
          <w:rPr>
            <w:noProof/>
            <w:webHidden/>
          </w:rPr>
          <w:t>6</w:t>
        </w:r>
        <w:r>
          <w:rPr>
            <w:noProof/>
            <w:webHidden/>
          </w:rPr>
          <w:fldChar w:fldCharType="end"/>
        </w:r>
      </w:hyperlink>
    </w:p>
    <w:p w14:paraId="7596FF51" w14:textId="04408678" w:rsidR="004573FB" w:rsidRDefault="004573FB">
      <w:pPr>
        <w:pStyle w:val="TDC2"/>
        <w:tabs>
          <w:tab w:val="left" w:pos="660"/>
          <w:tab w:val="right" w:leader="dot" w:pos="8494"/>
        </w:tabs>
        <w:rPr>
          <w:rFonts w:eastAsiaTheme="minorEastAsia"/>
          <w:noProof/>
          <w:lang w:eastAsia="es-ES"/>
        </w:rPr>
      </w:pPr>
      <w:hyperlink w:anchor="_Toc113468560" w:history="1">
        <w:r w:rsidRPr="00481233">
          <w:rPr>
            <w:rStyle w:val="Hipervnculo"/>
            <w:noProof/>
          </w:rPr>
          <w:t>2.</w:t>
        </w:r>
        <w:r>
          <w:rPr>
            <w:rFonts w:eastAsiaTheme="minorEastAsia"/>
            <w:noProof/>
            <w:lang w:eastAsia="es-ES"/>
          </w:rPr>
          <w:tab/>
        </w:r>
        <w:r w:rsidRPr="00481233">
          <w:rPr>
            <w:rStyle w:val="Hipervnculo"/>
            <w:noProof/>
          </w:rPr>
          <w:t>Diseño</w:t>
        </w:r>
        <w:r>
          <w:rPr>
            <w:noProof/>
            <w:webHidden/>
          </w:rPr>
          <w:tab/>
        </w:r>
        <w:r>
          <w:rPr>
            <w:noProof/>
            <w:webHidden/>
          </w:rPr>
          <w:fldChar w:fldCharType="begin"/>
        </w:r>
        <w:r>
          <w:rPr>
            <w:noProof/>
            <w:webHidden/>
          </w:rPr>
          <w:instrText xml:space="preserve"> PAGEREF _Toc113468560 \h </w:instrText>
        </w:r>
        <w:r>
          <w:rPr>
            <w:noProof/>
            <w:webHidden/>
          </w:rPr>
        </w:r>
        <w:r>
          <w:rPr>
            <w:noProof/>
            <w:webHidden/>
          </w:rPr>
          <w:fldChar w:fldCharType="separate"/>
        </w:r>
        <w:r>
          <w:rPr>
            <w:noProof/>
            <w:webHidden/>
          </w:rPr>
          <w:t>8</w:t>
        </w:r>
        <w:r>
          <w:rPr>
            <w:noProof/>
            <w:webHidden/>
          </w:rPr>
          <w:fldChar w:fldCharType="end"/>
        </w:r>
      </w:hyperlink>
    </w:p>
    <w:p w14:paraId="3CCDB8EB" w14:textId="592258CD" w:rsidR="004573FB" w:rsidRDefault="004573FB">
      <w:pPr>
        <w:pStyle w:val="TDC3"/>
        <w:tabs>
          <w:tab w:val="left" w:pos="1100"/>
          <w:tab w:val="right" w:leader="dot" w:pos="8494"/>
        </w:tabs>
        <w:rPr>
          <w:rFonts w:eastAsiaTheme="minorEastAsia"/>
          <w:noProof/>
          <w:lang w:eastAsia="es-ES"/>
        </w:rPr>
      </w:pPr>
      <w:hyperlink w:anchor="_Toc113468561" w:history="1">
        <w:r w:rsidRPr="00481233">
          <w:rPr>
            <w:rStyle w:val="Hipervnculo"/>
            <w:noProof/>
          </w:rPr>
          <w:t>2.1.</w:t>
        </w:r>
        <w:r>
          <w:rPr>
            <w:rFonts w:eastAsiaTheme="minorEastAsia"/>
            <w:noProof/>
            <w:lang w:eastAsia="es-ES"/>
          </w:rPr>
          <w:tab/>
        </w:r>
        <w:r w:rsidRPr="00481233">
          <w:rPr>
            <w:rStyle w:val="Hipervnculo"/>
            <w:noProof/>
          </w:rPr>
          <w:t>Estudio y análisis de posibles soluciones</w:t>
        </w:r>
        <w:r>
          <w:rPr>
            <w:noProof/>
            <w:webHidden/>
          </w:rPr>
          <w:tab/>
        </w:r>
        <w:r>
          <w:rPr>
            <w:noProof/>
            <w:webHidden/>
          </w:rPr>
          <w:fldChar w:fldCharType="begin"/>
        </w:r>
        <w:r>
          <w:rPr>
            <w:noProof/>
            <w:webHidden/>
          </w:rPr>
          <w:instrText xml:space="preserve"> PAGEREF _Toc113468561 \h </w:instrText>
        </w:r>
        <w:r>
          <w:rPr>
            <w:noProof/>
            <w:webHidden/>
          </w:rPr>
        </w:r>
        <w:r>
          <w:rPr>
            <w:noProof/>
            <w:webHidden/>
          </w:rPr>
          <w:fldChar w:fldCharType="separate"/>
        </w:r>
        <w:r>
          <w:rPr>
            <w:noProof/>
            <w:webHidden/>
          </w:rPr>
          <w:t>8</w:t>
        </w:r>
        <w:r>
          <w:rPr>
            <w:noProof/>
            <w:webHidden/>
          </w:rPr>
          <w:fldChar w:fldCharType="end"/>
        </w:r>
      </w:hyperlink>
    </w:p>
    <w:p w14:paraId="3B3BD7D4" w14:textId="4D826E99" w:rsidR="004573FB" w:rsidRDefault="004573FB">
      <w:pPr>
        <w:pStyle w:val="TDC4"/>
        <w:tabs>
          <w:tab w:val="left" w:pos="1540"/>
          <w:tab w:val="right" w:leader="dot" w:pos="8494"/>
        </w:tabs>
        <w:rPr>
          <w:rFonts w:eastAsiaTheme="minorEastAsia"/>
          <w:noProof/>
          <w:lang w:eastAsia="es-ES"/>
        </w:rPr>
      </w:pPr>
      <w:hyperlink w:anchor="_Toc113468562" w:history="1">
        <w:r w:rsidRPr="00481233">
          <w:rPr>
            <w:rStyle w:val="Hipervnculo"/>
            <w:noProof/>
          </w:rPr>
          <w:t>2.1.1.</w:t>
        </w:r>
        <w:r>
          <w:rPr>
            <w:rFonts w:eastAsiaTheme="minorEastAsia"/>
            <w:noProof/>
            <w:lang w:eastAsia="es-ES"/>
          </w:rPr>
          <w:tab/>
        </w:r>
        <w:r w:rsidRPr="00481233">
          <w:rPr>
            <w:rStyle w:val="Hipervnculo"/>
            <w:noProof/>
          </w:rPr>
          <w:t>Primera etapa</w:t>
        </w:r>
        <w:r>
          <w:rPr>
            <w:noProof/>
            <w:webHidden/>
          </w:rPr>
          <w:tab/>
        </w:r>
        <w:r>
          <w:rPr>
            <w:noProof/>
            <w:webHidden/>
          </w:rPr>
          <w:fldChar w:fldCharType="begin"/>
        </w:r>
        <w:r>
          <w:rPr>
            <w:noProof/>
            <w:webHidden/>
          </w:rPr>
          <w:instrText xml:space="preserve"> PAGEREF _Toc113468562 \h </w:instrText>
        </w:r>
        <w:r>
          <w:rPr>
            <w:noProof/>
            <w:webHidden/>
          </w:rPr>
        </w:r>
        <w:r>
          <w:rPr>
            <w:noProof/>
            <w:webHidden/>
          </w:rPr>
          <w:fldChar w:fldCharType="separate"/>
        </w:r>
        <w:r>
          <w:rPr>
            <w:noProof/>
            <w:webHidden/>
          </w:rPr>
          <w:t>8</w:t>
        </w:r>
        <w:r>
          <w:rPr>
            <w:noProof/>
            <w:webHidden/>
          </w:rPr>
          <w:fldChar w:fldCharType="end"/>
        </w:r>
      </w:hyperlink>
    </w:p>
    <w:p w14:paraId="01D3AC4C" w14:textId="5841C16E" w:rsidR="004573FB" w:rsidRDefault="004573FB">
      <w:pPr>
        <w:pStyle w:val="TDC4"/>
        <w:tabs>
          <w:tab w:val="left" w:pos="1540"/>
          <w:tab w:val="right" w:leader="dot" w:pos="8494"/>
        </w:tabs>
        <w:rPr>
          <w:rFonts w:eastAsiaTheme="minorEastAsia"/>
          <w:noProof/>
          <w:lang w:eastAsia="es-ES"/>
        </w:rPr>
      </w:pPr>
      <w:hyperlink w:anchor="_Toc113468563" w:history="1">
        <w:r w:rsidRPr="00481233">
          <w:rPr>
            <w:rStyle w:val="Hipervnculo"/>
            <w:noProof/>
          </w:rPr>
          <w:t>2.1.2.</w:t>
        </w:r>
        <w:r>
          <w:rPr>
            <w:rFonts w:eastAsiaTheme="minorEastAsia"/>
            <w:noProof/>
            <w:lang w:eastAsia="es-ES"/>
          </w:rPr>
          <w:tab/>
        </w:r>
        <w:r w:rsidRPr="00481233">
          <w:rPr>
            <w:rStyle w:val="Hipervnculo"/>
            <w:noProof/>
          </w:rPr>
          <w:t>Segunda etapa</w:t>
        </w:r>
        <w:r>
          <w:rPr>
            <w:noProof/>
            <w:webHidden/>
          </w:rPr>
          <w:tab/>
        </w:r>
        <w:r>
          <w:rPr>
            <w:noProof/>
            <w:webHidden/>
          </w:rPr>
          <w:fldChar w:fldCharType="begin"/>
        </w:r>
        <w:r>
          <w:rPr>
            <w:noProof/>
            <w:webHidden/>
          </w:rPr>
          <w:instrText xml:space="preserve"> PAGEREF _Toc113468563 \h </w:instrText>
        </w:r>
        <w:r>
          <w:rPr>
            <w:noProof/>
            <w:webHidden/>
          </w:rPr>
        </w:r>
        <w:r>
          <w:rPr>
            <w:noProof/>
            <w:webHidden/>
          </w:rPr>
          <w:fldChar w:fldCharType="separate"/>
        </w:r>
        <w:r>
          <w:rPr>
            <w:noProof/>
            <w:webHidden/>
          </w:rPr>
          <w:t>9</w:t>
        </w:r>
        <w:r>
          <w:rPr>
            <w:noProof/>
            <w:webHidden/>
          </w:rPr>
          <w:fldChar w:fldCharType="end"/>
        </w:r>
      </w:hyperlink>
    </w:p>
    <w:p w14:paraId="30858FA4" w14:textId="33F7FE25" w:rsidR="004573FB" w:rsidRDefault="004573FB">
      <w:pPr>
        <w:pStyle w:val="TDC4"/>
        <w:tabs>
          <w:tab w:val="left" w:pos="1540"/>
          <w:tab w:val="right" w:leader="dot" w:pos="8494"/>
        </w:tabs>
        <w:rPr>
          <w:rFonts w:eastAsiaTheme="minorEastAsia"/>
          <w:noProof/>
          <w:lang w:eastAsia="es-ES"/>
        </w:rPr>
      </w:pPr>
      <w:hyperlink w:anchor="_Toc113468564" w:history="1">
        <w:r w:rsidRPr="00481233">
          <w:rPr>
            <w:rStyle w:val="Hipervnculo"/>
            <w:noProof/>
          </w:rPr>
          <w:t>2.1.3.</w:t>
        </w:r>
        <w:r>
          <w:rPr>
            <w:rFonts w:eastAsiaTheme="minorEastAsia"/>
            <w:noProof/>
            <w:lang w:eastAsia="es-ES"/>
          </w:rPr>
          <w:tab/>
        </w:r>
        <w:r w:rsidRPr="00481233">
          <w:rPr>
            <w:rStyle w:val="Hipervnculo"/>
            <w:noProof/>
          </w:rPr>
          <w:t>Tercera etapa</w:t>
        </w:r>
        <w:r>
          <w:rPr>
            <w:noProof/>
            <w:webHidden/>
          </w:rPr>
          <w:tab/>
        </w:r>
        <w:r>
          <w:rPr>
            <w:noProof/>
            <w:webHidden/>
          </w:rPr>
          <w:fldChar w:fldCharType="begin"/>
        </w:r>
        <w:r>
          <w:rPr>
            <w:noProof/>
            <w:webHidden/>
          </w:rPr>
          <w:instrText xml:space="preserve"> PAGEREF _Toc113468564 \h </w:instrText>
        </w:r>
        <w:r>
          <w:rPr>
            <w:noProof/>
            <w:webHidden/>
          </w:rPr>
        </w:r>
        <w:r>
          <w:rPr>
            <w:noProof/>
            <w:webHidden/>
          </w:rPr>
          <w:fldChar w:fldCharType="separate"/>
        </w:r>
        <w:r>
          <w:rPr>
            <w:noProof/>
            <w:webHidden/>
          </w:rPr>
          <w:t>13</w:t>
        </w:r>
        <w:r>
          <w:rPr>
            <w:noProof/>
            <w:webHidden/>
          </w:rPr>
          <w:fldChar w:fldCharType="end"/>
        </w:r>
      </w:hyperlink>
    </w:p>
    <w:p w14:paraId="0EE44A9E" w14:textId="7F60AD51" w:rsidR="004573FB" w:rsidRDefault="004573FB">
      <w:pPr>
        <w:pStyle w:val="TDC3"/>
        <w:tabs>
          <w:tab w:val="left" w:pos="1100"/>
          <w:tab w:val="right" w:leader="dot" w:pos="8494"/>
        </w:tabs>
        <w:rPr>
          <w:rFonts w:eastAsiaTheme="minorEastAsia"/>
          <w:noProof/>
          <w:lang w:eastAsia="es-ES"/>
        </w:rPr>
      </w:pPr>
      <w:hyperlink w:anchor="_Toc113468565" w:history="1">
        <w:r w:rsidRPr="00481233">
          <w:rPr>
            <w:rStyle w:val="Hipervnculo"/>
            <w:noProof/>
          </w:rPr>
          <w:t>2.2.</w:t>
        </w:r>
        <w:r>
          <w:rPr>
            <w:rFonts w:eastAsiaTheme="minorEastAsia"/>
            <w:noProof/>
            <w:lang w:eastAsia="es-ES"/>
          </w:rPr>
          <w:tab/>
        </w:r>
        <w:r w:rsidRPr="00481233">
          <w:rPr>
            <w:rStyle w:val="Hipervnculo"/>
            <w:noProof/>
          </w:rPr>
          <w:t>Soluciones concluidas</w:t>
        </w:r>
        <w:r>
          <w:rPr>
            <w:noProof/>
            <w:webHidden/>
          </w:rPr>
          <w:tab/>
        </w:r>
        <w:r>
          <w:rPr>
            <w:noProof/>
            <w:webHidden/>
          </w:rPr>
          <w:fldChar w:fldCharType="begin"/>
        </w:r>
        <w:r>
          <w:rPr>
            <w:noProof/>
            <w:webHidden/>
          </w:rPr>
          <w:instrText xml:space="preserve"> PAGEREF _Toc113468565 \h </w:instrText>
        </w:r>
        <w:r>
          <w:rPr>
            <w:noProof/>
            <w:webHidden/>
          </w:rPr>
        </w:r>
        <w:r>
          <w:rPr>
            <w:noProof/>
            <w:webHidden/>
          </w:rPr>
          <w:fldChar w:fldCharType="separate"/>
        </w:r>
        <w:r>
          <w:rPr>
            <w:noProof/>
            <w:webHidden/>
          </w:rPr>
          <w:t>14</w:t>
        </w:r>
        <w:r>
          <w:rPr>
            <w:noProof/>
            <w:webHidden/>
          </w:rPr>
          <w:fldChar w:fldCharType="end"/>
        </w:r>
      </w:hyperlink>
    </w:p>
    <w:p w14:paraId="670F572D" w14:textId="04A04BB0" w:rsidR="004573FB" w:rsidRDefault="004573FB">
      <w:pPr>
        <w:pStyle w:val="TDC4"/>
        <w:tabs>
          <w:tab w:val="left" w:pos="1540"/>
          <w:tab w:val="right" w:leader="dot" w:pos="8494"/>
        </w:tabs>
        <w:rPr>
          <w:rFonts w:eastAsiaTheme="minorEastAsia"/>
          <w:noProof/>
          <w:lang w:eastAsia="es-ES"/>
        </w:rPr>
      </w:pPr>
      <w:hyperlink w:anchor="_Toc113468566" w:history="1">
        <w:r w:rsidRPr="00481233">
          <w:rPr>
            <w:rStyle w:val="Hipervnculo"/>
            <w:noProof/>
          </w:rPr>
          <w:t>2.2.1.</w:t>
        </w:r>
        <w:r>
          <w:rPr>
            <w:rFonts w:eastAsiaTheme="minorEastAsia"/>
            <w:noProof/>
            <w:lang w:eastAsia="es-ES"/>
          </w:rPr>
          <w:tab/>
        </w:r>
        <w:r w:rsidRPr="00481233">
          <w:rPr>
            <w:rStyle w:val="Hipervnculo"/>
            <w:noProof/>
          </w:rPr>
          <w:t>Solución primera etapa</w:t>
        </w:r>
        <w:r>
          <w:rPr>
            <w:noProof/>
            <w:webHidden/>
          </w:rPr>
          <w:tab/>
        </w:r>
        <w:r>
          <w:rPr>
            <w:noProof/>
            <w:webHidden/>
          </w:rPr>
          <w:fldChar w:fldCharType="begin"/>
        </w:r>
        <w:r>
          <w:rPr>
            <w:noProof/>
            <w:webHidden/>
          </w:rPr>
          <w:instrText xml:space="preserve"> PAGEREF _Toc113468566 \h </w:instrText>
        </w:r>
        <w:r>
          <w:rPr>
            <w:noProof/>
            <w:webHidden/>
          </w:rPr>
        </w:r>
        <w:r>
          <w:rPr>
            <w:noProof/>
            <w:webHidden/>
          </w:rPr>
          <w:fldChar w:fldCharType="separate"/>
        </w:r>
        <w:r>
          <w:rPr>
            <w:noProof/>
            <w:webHidden/>
          </w:rPr>
          <w:t>14</w:t>
        </w:r>
        <w:r>
          <w:rPr>
            <w:noProof/>
            <w:webHidden/>
          </w:rPr>
          <w:fldChar w:fldCharType="end"/>
        </w:r>
      </w:hyperlink>
    </w:p>
    <w:p w14:paraId="52905A00" w14:textId="0001BF1D" w:rsidR="004573FB" w:rsidRDefault="004573FB">
      <w:pPr>
        <w:pStyle w:val="TDC4"/>
        <w:tabs>
          <w:tab w:val="left" w:pos="1540"/>
          <w:tab w:val="right" w:leader="dot" w:pos="8494"/>
        </w:tabs>
        <w:rPr>
          <w:rFonts w:eastAsiaTheme="minorEastAsia"/>
          <w:noProof/>
          <w:lang w:eastAsia="es-ES"/>
        </w:rPr>
      </w:pPr>
      <w:hyperlink w:anchor="_Toc113468567" w:history="1">
        <w:r w:rsidRPr="00481233">
          <w:rPr>
            <w:rStyle w:val="Hipervnculo"/>
            <w:noProof/>
          </w:rPr>
          <w:t>2.2.2.</w:t>
        </w:r>
        <w:r>
          <w:rPr>
            <w:rFonts w:eastAsiaTheme="minorEastAsia"/>
            <w:noProof/>
            <w:lang w:eastAsia="es-ES"/>
          </w:rPr>
          <w:tab/>
        </w:r>
        <w:r w:rsidRPr="00481233">
          <w:rPr>
            <w:rStyle w:val="Hipervnculo"/>
            <w:noProof/>
          </w:rPr>
          <w:t>Solución segunda etapa</w:t>
        </w:r>
        <w:r>
          <w:rPr>
            <w:noProof/>
            <w:webHidden/>
          </w:rPr>
          <w:tab/>
        </w:r>
        <w:r>
          <w:rPr>
            <w:noProof/>
            <w:webHidden/>
          </w:rPr>
          <w:fldChar w:fldCharType="begin"/>
        </w:r>
        <w:r>
          <w:rPr>
            <w:noProof/>
            <w:webHidden/>
          </w:rPr>
          <w:instrText xml:space="preserve"> PAGEREF _Toc113468567 \h </w:instrText>
        </w:r>
        <w:r>
          <w:rPr>
            <w:noProof/>
            <w:webHidden/>
          </w:rPr>
        </w:r>
        <w:r>
          <w:rPr>
            <w:noProof/>
            <w:webHidden/>
          </w:rPr>
          <w:fldChar w:fldCharType="separate"/>
        </w:r>
        <w:r>
          <w:rPr>
            <w:noProof/>
            <w:webHidden/>
          </w:rPr>
          <w:t>14</w:t>
        </w:r>
        <w:r>
          <w:rPr>
            <w:noProof/>
            <w:webHidden/>
          </w:rPr>
          <w:fldChar w:fldCharType="end"/>
        </w:r>
      </w:hyperlink>
    </w:p>
    <w:p w14:paraId="06D9871F" w14:textId="37A7F774" w:rsidR="004573FB" w:rsidRDefault="004573FB">
      <w:pPr>
        <w:pStyle w:val="TDC4"/>
        <w:tabs>
          <w:tab w:val="left" w:pos="1540"/>
          <w:tab w:val="right" w:leader="dot" w:pos="8494"/>
        </w:tabs>
        <w:rPr>
          <w:rFonts w:eastAsiaTheme="minorEastAsia"/>
          <w:noProof/>
          <w:lang w:eastAsia="es-ES"/>
        </w:rPr>
      </w:pPr>
      <w:hyperlink w:anchor="_Toc113468568" w:history="1">
        <w:r w:rsidRPr="00481233">
          <w:rPr>
            <w:rStyle w:val="Hipervnculo"/>
            <w:noProof/>
          </w:rPr>
          <w:t>2.2.3.</w:t>
        </w:r>
        <w:r>
          <w:rPr>
            <w:rFonts w:eastAsiaTheme="minorEastAsia"/>
            <w:noProof/>
            <w:lang w:eastAsia="es-ES"/>
          </w:rPr>
          <w:tab/>
        </w:r>
        <w:r w:rsidRPr="00481233">
          <w:rPr>
            <w:rStyle w:val="Hipervnculo"/>
            <w:noProof/>
          </w:rPr>
          <w:t>Solución tercera etapa</w:t>
        </w:r>
        <w:r>
          <w:rPr>
            <w:noProof/>
            <w:webHidden/>
          </w:rPr>
          <w:tab/>
        </w:r>
        <w:r>
          <w:rPr>
            <w:noProof/>
            <w:webHidden/>
          </w:rPr>
          <w:fldChar w:fldCharType="begin"/>
        </w:r>
        <w:r>
          <w:rPr>
            <w:noProof/>
            <w:webHidden/>
          </w:rPr>
          <w:instrText xml:space="preserve"> PAGEREF _Toc113468568 \h </w:instrText>
        </w:r>
        <w:r>
          <w:rPr>
            <w:noProof/>
            <w:webHidden/>
          </w:rPr>
        </w:r>
        <w:r>
          <w:rPr>
            <w:noProof/>
            <w:webHidden/>
          </w:rPr>
          <w:fldChar w:fldCharType="separate"/>
        </w:r>
        <w:r>
          <w:rPr>
            <w:noProof/>
            <w:webHidden/>
          </w:rPr>
          <w:t>15</w:t>
        </w:r>
        <w:r>
          <w:rPr>
            <w:noProof/>
            <w:webHidden/>
          </w:rPr>
          <w:fldChar w:fldCharType="end"/>
        </w:r>
      </w:hyperlink>
    </w:p>
    <w:p w14:paraId="622170EC" w14:textId="6DA1C603" w:rsidR="004573FB" w:rsidRDefault="004573FB">
      <w:pPr>
        <w:pStyle w:val="TDC3"/>
        <w:tabs>
          <w:tab w:val="left" w:pos="1100"/>
          <w:tab w:val="right" w:leader="dot" w:pos="8494"/>
        </w:tabs>
        <w:rPr>
          <w:rFonts w:eastAsiaTheme="minorEastAsia"/>
          <w:noProof/>
          <w:lang w:eastAsia="es-ES"/>
        </w:rPr>
      </w:pPr>
      <w:hyperlink w:anchor="_Toc113468569" w:history="1">
        <w:r w:rsidRPr="00481233">
          <w:rPr>
            <w:rStyle w:val="Hipervnculo"/>
            <w:noProof/>
          </w:rPr>
          <w:t>2.3.</w:t>
        </w:r>
        <w:r>
          <w:rPr>
            <w:rFonts w:eastAsiaTheme="minorEastAsia"/>
            <w:noProof/>
            <w:lang w:eastAsia="es-ES"/>
          </w:rPr>
          <w:tab/>
        </w:r>
        <w:r w:rsidRPr="00481233">
          <w:rPr>
            <w:rStyle w:val="Hipervnculo"/>
            <w:noProof/>
          </w:rPr>
          <w:t>Horno de reflow</w:t>
        </w:r>
        <w:r>
          <w:rPr>
            <w:noProof/>
            <w:webHidden/>
          </w:rPr>
          <w:tab/>
        </w:r>
        <w:r>
          <w:rPr>
            <w:noProof/>
            <w:webHidden/>
          </w:rPr>
          <w:fldChar w:fldCharType="begin"/>
        </w:r>
        <w:r>
          <w:rPr>
            <w:noProof/>
            <w:webHidden/>
          </w:rPr>
          <w:instrText xml:space="preserve"> PAGEREF _Toc113468569 \h </w:instrText>
        </w:r>
        <w:r>
          <w:rPr>
            <w:noProof/>
            <w:webHidden/>
          </w:rPr>
        </w:r>
        <w:r>
          <w:rPr>
            <w:noProof/>
            <w:webHidden/>
          </w:rPr>
          <w:fldChar w:fldCharType="separate"/>
        </w:r>
        <w:r>
          <w:rPr>
            <w:noProof/>
            <w:webHidden/>
          </w:rPr>
          <w:t>16</w:t>
        </w:r>
        <w:r>
          <w:rPr>
            <w:noProof/>
            <w:webHidden/>
          </w:rPr>
          <w:fldChar w:fldCharType="end"/>
        </w:r>
      </w:hyperlink>
    </w:p>
    <w:p w14:paraId="37F60492" w14:textId="56FA25A5" w:rsidR="004573FB" w:rsidRDefault="004573FB">
      <w:pPr>
        <w:pStyle w:val="TDC4"/>
        <w:tabs>
          <w:tab w:val="left" w:pos="1540"/>
          <w:tab w:val="right" w:leader="dot" w:pos="8494"/>
        </w:tabs>
        <w:rPr>
          <w:rFonts w:eastAsiaTheme="minorEastAsia"/>
          <w:noProof/>
          <w:lang w:eastAsia="es-ES"/>
        </w:rPr>
      </w:pPr>
      <w:hyperlink w:anchor="_Toc113468570" w:history="1">
        <w:r w:rsidRPr="00481233">
          <w:rPr>
            <w:rStyle w:val="Hipervnculo"/>
            <w:noProof/>
          </w:rPr>
          <w:t>2.3.1.</w:t>
        </w:r>
        <w:r>
          <w:rPr>
            <w:rFonts w:eastAsiaTheme="minorEastAsia"/>
            <w:noProof/>
            <w:lang w:eastAsia="es-ES"/>
          </w:rPr>
          <w:tab/>
        </w:r>
        <w:r w:rsidRPr="00481233">
          <w:rPr>
            <w:rStyle w:val="Hipervnculo"/>
            <w:noProof/>
          </w:rPr>
          <w:t>Neoden IN6 Reflow Oven</w:t>
        </w:r>
        <w:r>
          <w:rPr>
            <w:noProof/>
            <w:webHidden/>
          </w:rPr>
          <w:tab/>
        </w:r>
        <w:r>
          <w:rPr>
            <w:noProof/>
            <w:webHidden/>
          </w:rPr>
          <w:fldChar w:fldCharType="begin"/>
        </w:r>
        <w:r>
          <w:rPr>
            <w:noProof/>
            <w:webHidden/>
          </w:rPr>
          <w:instrText xml:space="preserve"> PAGEREF _Toc113468570 \h </w:instrText>
        </w:r>
        <w:r>
          <w:rPr>
            <w:noProof/>
            <w:webHidden/>
          </w:rPr>
        </w:r>
        <w:r>
          <w:rPr>
            <w:noProof/>
            <w:webHidden/>
          </w:rPr>
          <w:fldChar w:fldCharType="separate"/>
        </w:r>
        <w:r>
          <w:rPr>
            <w:noProof/>
            <w:webHidden/>
          </w:rPr>
          <w:t>16</w:t>
        </w:r>
        <w:r>
          <w:rPr>
            <w:noProof/>
            <w:webHidden/>
          </w:rPr>
          <w:fldChar w:fldCharType="end"/>
        </w:r>
      </w:hyperlink>
    </w:p>
    <w:p w14:paraId="741A3206" w14:textId="680ADFA6" w:rsidR="004573FB" w:rsidRDefault="004573FB">
      <w:pPr>
        <w:pStyle w:val="TDC4"/>
        <w:tabs>
          <w:tab w:val="left" w:pos="1540"/>
          <w:tab w:val="right" w:leader="dot" w:pos="8494"/>
        </w:tabs>
        <w:rPr>
          <w:rFonts w:eastAsiaTheme="minorEastAsia"/>
          <w:noProof/>
          <w:lang w:eastAsia="es-ES"/>
        </w:rPr>
      </w:pPr>
      <w:hyperlink w:anchor="_Toc113468571" w:history="1">
        <w:r w:rsidRPr="00481233">
          <w:rPr>
            <w:rStyle w:val="Hipervnculo"/>
            <w:noProof/>
          </w:rPr>
          <w:t>2.3.2.</w:t>
        </w:r>
        <w:r>
          <w:rPr>
            <w:rFonts w:eastAsiaTheme="minorEastAsia"/>
            <w:noProof/>
            <w:lang w:eastAsia="es-ES"/>
          </w:rPr>
          <w:tab/>
        </w:r>
        <w:r w:rsidRPr="00481233">
          <w:rPr>
            <w:rStyle w:val="Hipervnculo"/>
            <w:noProof/>
          </w:rPr>
          <w:t>MD-F630-C</w:t>
        </w:r>
        <w:r>
          <w:rPr>
            <w:noProof/>
            <w:webHidden/>
          </w:rPr>
          <w:tab/>
        </w:r>
        <w:r>
          <w:rPr>
            <w:noProof/>
            <w:webHidden/>
          </w:rPr>
          <w:fldChar w:fldCharType="begin"/>
        </w:r>
        <w:r>
          <w:rPr>
            <w:noProof/>
            <w:webHidden/>
          </w:rPr>
          <w:instrText xml:space="preserve"> PAGEREF _Toc113468571 \h </w:instrText>
        </w:r>
        <w:r>
          <w:rPr>
            <w:noProof/>
            <w:webHidden/>
          </w:rPr>
        </w:r>
        <w:r>
          <w:rPr>
            <w:noProof/>
            <w:webHidden/>
          </w:rPr>
          <w:fldChar w:fldCharType="separate"/>
        </w:r>
        <w:r>
          <w:rPr>
            <w:noProof/>
            <w:webHidden/>
          </w:rPr>
          <w:t>18</w:t>
        </w:r>
        <w:r>
          <w:rPr>
            <w:noProof/>
            <w:webHidden/>
          </w:rPr>
          <w:fldChar w:fldCharType="end"/>
        </w:r>
      </w:hyperlink>
    </w:p>
    <w:p w14:paraId="2BFDF9FB" w14:textId="316EA5DF" w:rsidR="004573FB" w:rsidRDefault="004573FB">
      <w:pPr>
        <w:pStyle w:val="TDC3"/>
        <w:tabs>
          <w:tab w:val="left" w:pos="1100"/>
          <w:tab w:val="right" w:leader="dot" w:pos="8494"/>
        </w:tabs>
        <w:rPr>
          <w:rFonts w:eastAsiaTheme="minorEastAsia"/>
          <w:noProof/>
          <w:lang w:eastAsia="es-ES"/>
        </w:rPr>
      </w:pPr>
      <w:hyperlink w:anchor="_Toc113468572" w:history="1">
        <w:r w:rsidRPr="00481233">
          <w:rPr>
            <w:rStyle w:val="Hipervnculo"/>
            <w:noProof/>
          </w:rPr>
          <w:t>2.4.</w:t>
        </w:r>
        <w:r>
          <w:rPr>
            <w:rFonts w:eastAsiaTheme="minorEastAsia"/>
            <w:noProof/>
            <w:lang w:eastAsia="es-ES"/>
          </w:rPr>
          <w:tab/>
        </w:r>
        <w:r w:rsidRPr="00481233">
          <w:rPr>
            <w:rStyle w:val="Hipervnculo"/>
            <w:noProof/>
          </w:rPr>
          <w:t>AOI</w:t>
        </w:r>
        <w:r>
          <w:rPr>
            <w:noProof/>
            <w:webHidden/>
          </w:rPr>
          <w:tab/>
        </w:r>
        <w:r>
          <w:rPr>
            <w:noProof/>
            <w:webHidden/>
          </w:rPr>
          <w:fldChar w:fldCharType="begin"/>
        </w:r>
        <w:r>
          <w:rPr>
            <w:noProof/>
            <w:webHidden/>
          </w:rPr>
          <w:instrText xml:space="preserve"> PAGEREF _Toc113468572 \h </w:instrText>
        </w:r>
        <w:r>
          <w:rPr>
            <w:noProof/>
            <w:webHidden/>
          </w:rPr>
        </w:r>
        <w:r>
          <w:rPr>
            <w:noProof/>
            <w:webHidden/>
          </w:rPr>
          <w:fldChar w:fldCharType="separate"/>
        </w:r>
        <w:r>
          <w:rPr>
            <w:noProof/>
            <w:webHidden/>
          </w:rPr>
          <w:t>19</w:t>
        </w:r>
        <w:r>
          <w:rPr>
            <w:noProof/>
            <w:webHidden/>
          </w:rPr>
          <w:fldChar w:fldCharType="end"/>
        </w:r>
      </w:hyperlink>
    </w:p>
    <w:p w14:paraId="496BD7F1" w14:textId="14EA4CB9" w:rsidR="004573FB" w:rsidRDefault="004573FB">
      <w:pPr>
        <w:pStyle w:val="TDC4"/>
        <w:tabs>
          <w:tab w:val="left" w:pos="1540"/>
          <w:tab w:val="right" w:leader="dot" w:pos="8494"/>
        </w:tabs>
        <w:rPr>
          <w:rFonts w:eastAsiaTheme="minorEastAsia"/>
          <w:noProof/>
          <w:lang w:eastAsia="es-ES"/>
        </w:rPr>
      </w:pPr>
      <w:hyperlink w:anchor="_Toc113468573" w:history="1">
        <w:r w:rsidRPr="00481233">
          <w:rPr>
            <w:rStyle w:val="Hipervnculo"/>
            <w:noProof/>
          </w:rPr>
          <w:t>2.4.1.</w:t>
        </w:r>
        <w:r>
          <w:rPr>
            <w:rFonts w:eastAsiaTheme="minorEastAsia"/>
            <w:noProof/>
            <w:lang w:eastAsia="es-ES"/>
          </w:rPr>
          <w:tab/>
        </w:r>
        <w:r w:rsidRPr="00481233">
          <w:rPr>
            <w:rStyle w:val="Hipervnculo"/>
            <w:noProof/>
          </w:rPr>
          <w:t>SMT AOI Online Machine</w:t>
        </w:r>
        <w:r>
          <w:rPr>
            <w:noProof/>
            <w:webHidden/>
          </w:rPr>
          <w:tab/>
        </w:r>
        <w:r>
          <w:rPr>
            <w:noProof/>
            <w:webHidden/>
          </w:rPr>
          <w:fldChar w:fldCharType="begin"/>
        </w:r>
        <w:r>
          <w:rPr>
            <w:noProof/>
            <w:webHidden/>
          </w:rPr>
          <w:instrText xml:space="preserve"> PAGEREF _Toc113468573 \h </w:instrText>
        </w:r>
        <w:r>
          <w:rPr>
            <w:noProof/>
            <w:webHidden/>
          </w:rPr>
        </w:r>
        <w:r>
          <w:rPr>
            <w:noProof/>
            <w:webHidden/>
          </w:rPr>
          <w:fldChar w:fldCharType="separate"/>
        </w:r>
        <w:r>
          <w:rPr>
            <w:noProof/>
            <w:webHidden/>
          </w:rPr>
          <w:t>19</w:t>
        </w:r>
        <w:r>
          <w:rPr>
            <w:noProof/>
            <w:webHidden/>
          </w:rPr>
          <w:fldChar w:fldCharType="end"/>
        </w:r>
      </w:hyperlink>
    </w:p>
    <w:p w14:paraId="49481683" w14:textId="27205195" w:rsidR="004573FB" w:rsidRDefault="004573FB">
      <w:pPr>
        <w:pStyle w:val="TDC4"/>
        <w:tabs>
          <w:tab w:val="left" w:pos="1540"/>
          <w:tab w:val="right" w:leader="dot" w:pos="8494"/>
        </w:tabs>
        <w:rPr>
          <w:rFonts w:eastAsiaTheme="minorEastAsia"/>
          <w:noProof/>
          <w:lang w:eastAsia="es-ES"/>
        </w:rPr>
      </w:pPr>
      <w:hyperlink w:anchor="_Toc113468574" w:history="1">
        <w:r w:rsidRPr="00481233">
          <w:rPr>
            <w:rStyle w:val="Hipervnculo"/>
            <w:noProof/>
          </w:rPr>
          <w:t>2.4.2.</w:t>
        </w:r>
        <w:r>
          <w:rPr>
            <w:rFonts w:eastAsiaTheme="minorEastAsia"/>
            <w:noProof/>
            <w:lang w:eastAsia="es-ES"/>
          </w:rPr>
          <w:tab/>
        </w:r>
        <w:r w:rsidRPr="00481233">
          <w:rPr>
            <w:rStyle w:val="Hipervnculo"/>
            <w:noProof/>
          </w:rPr>
          <w:t>Marantz X22</w:t>
        </w:r>
        <w:r>
          <w:rPr>
            <w:noProof/>
            <w:webHidden/>
          </w:rPr>
          <w:tab/>
        </w:r>
        <w:r>
          <w:rPr>
            <w:noProof/>
            <w:webHidden/>
          </w:rPr>
          <w:fldChar w:fldCharType="begin"/>
        </w:r>
        <w:r>
          <w:rPr>
            <w:noProof/>
            <w:webHidden/>
          </w:rPr>
          <w:instrText xml:space="preserve"> PAGEREF _Toc113468574 \h </w:instrText>
        </w:r>
        <w:r>
          <w:rPr>
            <w:noProof/>
            <w:webHidden/>
          </w:rPr>
        </w:r>
        <w:r>
          <w:rPr>
            <w:noProof/>
            <w:webHidden/>
          </w:rPr>
          <w:fldChar w:fldCharType="separate"/>
        </w:r>
        <w:r>
          <w:rPr>
            <w:noProof/>
            <w:webHidden/>
          </w:rPr>
          <w:t>21</w:t>
        </w:r>
        <w:r>
          <w:rPr>
            <w:noProof/>
            <w:webHidden/>
          </w:rPr>
          <w:fldChar w:fldCharType="end"/>
        </w:r>
      </w:hyperlink>
    </w:p>
    <w:p w14:paraId="6D9470E2" w14:textId="356B10D3" w:rsidR="004573FB" w:rsidRDefault="004573FB">
      <w:pPr>
        <w:pStyle w:val="TDC3"/>
        <w:tabs>
          <w:tab w:val="left" w:pos="1100"/>
          <w:tab w:val="right" w:leader="dot" w:pos="8494"/>
        </w:tabs>
        <w:rPr>
          <w:rFonts w:eastAsiaTheme="minorEastAsia"/>
          <w:noProof/>
          <w:lang w:eastAsia="es-ES"/>
        </w:rPr>
      </w:pPr>
      <w:hyperlink w:anchor="_Toc113468575" w:history="1">
        <w:r w:rsidRPr="00481233">
          <w:rPr>
            <w:rStyle w:val="Hipervnculo"/>
            <w:noProof/>
          </w:rPr>
          <w:t>2.5.</w:t>
        </w:r>
        <w:r>
          <w:rPr>
            <w:rFonts w:eastAsiaTheme="minorEastAsia"/>
            <w:noProof/>
            <w:lang w:eastAsia="es-ES"/>
          </w:rPr>
          <w:tab/>
        </w:r>
        <w:r w:rsidRPr="00481233">
          <w:rPr>
            <w:rStyle w:val="Hipervnculo"/>
            <w:noProof/>
          </w:rPr>
          <w:t>Máquinas seleccionadas</w:t>
        </w:r>
        <w:r>
          <w:rPr>
            <w:noProof/>
            <w:webHidden/>
          </w:rPr>
          <w:tab/>
        </w:r>
        <w:r>
          <w:rPr>
            <w:noProof/>
            <w:webHidden/>
          </w:rPr>
          <w:fldChar w:fldCharType="begin"/>
        </w:r>
        <w:r>
          <w:rPr>
            <w:noProof/>
            <w:webHidden/>
          </w:rPr>
          <w:instrText xml:space="preserve"> PAGEREF _Toc113468575 \h </w:instrText>
        </w:r>
        <w:r>
          <w:rPr>
            <w:noProof/>
            <w:webHidden/>
          </w:rPr>
        </w:r>
        <w:r>
          <w:rPr>
            <w:noProof/>
            <w:webHidden/>
          </w:rPr>
          <w:fldChar w:fldCharType="separate"/>
        </w:r>
        <w:r>
          <w:rPr>
            <w:noProof/>
            <w:webHidden/>
          </w:rPr>
          <w:t>22</w:t>
        </w:r>
        <w:r>
          <w:rPr>
            <w:noProof/>
            <w:webHidden/>
          </w:rPr>
          <w:fldChar w:fldCharType="end"/>
        </w:r>
      </w:hyperlink>
    </w:p>
    <w:p w14:paraId="72BB9160" w14:textId="390B954C" w:rsidR="004573FB" w:rsidRDefault="004573FB">
      <w:pPr>
        <w:pStyle w:val="TDC3"/>
        <w:tabs>
          <w:tab w:val="left" w:pos="1100"/>
          <w:tab w:val="right" w:leader="dot" w:pos="8494"/>
        </w:tabs>
        <w:rPr>
          <w:rFonts w:eastAsiaTheme="minorEastAsia"/>
          <w:noProof/>
          <w:lang w:eastAsia="es-ES"/>
        </w:rPr>
      </w:pPr>
      <w:hyperlink w:anchor="_Toc113468576" w:history="1">
        <w:r w:rsidRPr="00481233">
          <w:rPr>
            <w:rStyle w:val="Hipervnculo"/>
            <w:noProof/>
          </w:rPr>
          <w:t>2.6.</w:t>
        </w:r>
        <w:r>
          <w:rPr>
            <w:rFonts w:eastAsiaTheme="minorEastAsia"/>
            <w:noProof/>
            <w:lang w:eastAsia="es-ES"/>
          </w:rPr>
          <w:tab/>
        </w:r>
        <w:r w:rsidRPr="00481233">
          <w:rPr>
            <w:rStyle w:val="Hipervnculo"/>
            <w:noProof/>
          </w:rPr>
          <w:t>Materias Primas y Utensilios</w:t>
        </w:r>
        <w:r>
          <w:rPr>
            <w:noProof/>
            <w:webHidden/>
          </w:rPr>
          <w:tab/>
        </w:r>
        <w:r>
          <w:rPr>
            <w:noProof/>
            <w:webHidden/>
          </w:rPr>
          <w:fldChar w:fldCharType="begin"/>
        </w:r>
        <w:r>
          <w:rPr>
            <w:noProof/>
            <w:webHidden/>
          </w:rPr>
          <w:instrText xml:space="preserve"> PAGEREF _Toc113468576 \h </w:instrText>
        </w:r>
        <w:r>
          <w:rPr>
            <w:noProof/>
            <w:webHidden/>
          </w:rPr>
        </w:r>
        <w:r>
          <w:rPr>
            <w:noProof/>
            <w:webHidden/>
          </w:rPr>
          <w:fldChar w:fldCharType="separate"/>
        </w:r>
        <w:r>
          <w:rPr>
            <w:noProof/>
            <w:webHidden/>
          </w:rPr>
          <w:t>22</w:t>
        </w:r>
        <w:r>
          <w:rPr>
            <w:noProof/>
            <w:webHidden/>
          </w:rPr>
          <w:fldChar w:fldCharType="end"/>
        </w:r>
      </w:hyperlink>
    </w:p>
    <w:p w14:paraId="20C4F2B5" w14:textId="10F45DD5" w:rsidR="004573FB" w:rsidRDefault="004573FB">
      <w:pPr>
        <w:pStyle w:val="TDC1"/>
        <w:tabs>
          <w:tab w:val="right" w:leader="dot" w:pos="8494"/>
        </w:tabs>
        <w:rPr>
          <w:rFonts w:eastAsiaTheme="minorEastAsia"/>
          <w:noProof/>
          <w:lang w:eastAsia="es-ES"/>
        </w:rPr>
      </w:pPr>
      <w:hyperlink w:anchor="_Toc113468577" w:history="1">
        <w:r w:rsidRPr="00481233">
          <w:rPr>
            <w:rStyle w:val="Hipervnculo"/>
            <w:noProof/>
          </w:rPr>
          <w:t>CAPÍTULO 3. INSTALACIÓN Y PROGRAMACIÓN</w:t>
        </w:r>
        <w:r>
          <w:rPr>
            <w:noProof/>
            <w:webHidden/>
          </w:rPr>
          <w:tab/>
        </w:r>
        <w:r>
          <w:rPr>
            <w:noProof/>
            <w:webHidden/>
          </w:rPr>
          <w:fldChar w:fldCharType="begin"/>
        </w:r>
        <w:r>
          <w:rPr>
            <w:noProof/>
            <w:webHidden/>
          </w:rPr>
          <w:instrText xml:space="preserve"> PAGEREF _Toc113468577 \h </w:instrText>
        </w:r>
        <w:r>
          <w:rPr>
            <w:noProof/>
            <w:webHidden/>
          </w:rPr>
        </w:r>
        <w:r>
          <w:rPr>
            <w:noProof/>
            <w:webHidden/>
          </w:rPr>
          <w:fldChar w:fldCharType="separate"/>
        </w:r>
        <w:r>
          <w:rPr>
            <w:noProof/>
            <w:webHidden/>
          </w:rPr>
          <w:t>24</w:t>
        </w:r>
        <w:r>
          <w:rPr>
            <w:noProof/>
            <w:webHidden/>
          </w:rPr>
          <w:fldChar w:fldCharType="end"/>
        </w:r>
      </w:hyperlink>
    </w:p>
    <w:p w14:paraId="3E9FD3B5" w14:textId="2059AFE1" w:rsidR="004573FB" w:rsidRDefault="004573FB">
      <w:pPr>
        <w:pStyle w:val="TDC2"/>
        <w:tabs>
          <w:tab w:val="left" w:pos="660"/>
          <w:tab w:val="right" w:leader="dot" w:pos="8494"/>
        </w:tabs>
        <w:rPr>
          <w:rFonts w:eastAsiaTheme="minorEastAsia"/>
          <w:noProof/>
          <w:lang w:eastAsia="es-ES"/>
        </w:rPr>
      </w:pPr>
      <w:hyperlink w:anchor="_Toc113468578" w:history="1">
        <w:r w:rsidRPr="00481233">
          <w:rPr>
            <w:rStyle w:val="Hipervnculo"/>
            <w:noProof/>
          </w:rPr>
          <w:t>3.</w:t>
        </w:r>
        <w:r>
          <w:rPr>
            <w:rFonts w:eastAsiaTheme="minorEastAsia"/>
            <w:noProof/>
            <w:lang w:eastAsia="es-ES"/>
          </w:rPr>
          <w:tab/>
        </w:r>
        <w:r w:rsidRPr="00481233">
          <w:rPr>
            <w:rStyle w:val="Hipervnculo"/>
            <w:noProof/>
          </w:rPr>
          <w:t>Instalación y Programación</w:t>
        </w:r>
        <w:r>
          <w:rPr>
            <w:noProof/>
            <w:webHidden/>
          </w:rPr>
          <w:tab/>
        </w:r>
        <w:r>
          <w:rPr>
            <w:noProof/>
            <w:webHidden/>
          </w:rPr>
          <w:fldChar w:fldCharType="begin"/>
        </w:r>
        <w:r>
          <w:rPr>
            <w:noProof/>
            <w:webHidden/>
          </w:rPr>
          <w:instrText xml:space="preserve"> PAGEREF _Toc113468578 \h </w:instrText>
        </w:r>
        <w:r>
          <w:rPr>
            <w:noProof/>
            <w:webHidden/>
          </w:rPr>
        </w:r>
        <w:r>
          <w:rPr>
            <w:noProof/>
            <w:webHidden/>
          </w:rPr>
          <w:fldChar w:fldCharType="separate"/>
        </w:r>
        <w:r>
          <w:rPr>
            <w:noProof/>
            <w:webHidden/>
          </w:rPr>
          <w:t>26</w:t>
        </w:r>
        <w:r>
          <w:rPr>
            <w:noProof/>
            <w:webHidden/>
          </w:rPr>
          <w:fldChar w:fldCharType="end"/>
        </w:r>
      </w:hyperlink>
    </w:p>
    <w:p w14:paraId="1489AB50" w14:textId="06FF5117" w:rsidR="004573FB" w:rsidRDefault="004573FB">
      <w:pPr>
        <w:pStyle w:val="TDC3"/>
        <w:tabs>
          <w:tab w:val="left" w:pos="1100"/>
          <w:tab w:val="right" w:leader="dot" w:pos="8494"/>
        </w:tabs>
        <w:rPr>
          <w:rFonts w:eastAsiaTheme="minorEastAsia"/>
          <w:noProof/>
          <w:lang w:eastAsia="es-ES"/>
        </w:rPr>
      </w:pPr>
      <w:hyperlink w:anchor="_Toc113468579" w:history="1">
        <w:r w:rsidRPr="00481233">
          <w:rPr>
            <w:rStyle w:val="Hipervnculo"/>
            <w:noProof/>
          </w:rPr>
          <w:t>3.1.</w:t>
        </w:r>
        <w:r>
          <w:rPr>
            <w:rFonts w:eastAsiaTheme="minorEastAsia"/>
            <w:noProof/>
            <w:lang w:eastAsia="es-ES"/>
          </w:rPr>
          <w:tab/>
        </w:r>
        <w:r w:rsidRPr="00481233">
          <w:rPr>
            <w:rStyle w:val="Hipervnculo"/>
            <w:noProof/>
          </w:rPr>
          <w:t>SMT Printer</w:t>
        </w:r>
        <w:r>
          <w:rPr>
            <w:noProof/>
            <w:webHidden/>
          </w:rPr>
          <w:tab/>
        </w:r>
        <w:r>
          <w:rPr>
            <w:noProof/>
            <w:webHidden/>
          </w:rPr>
          <w:fldChar w:fldCharType="begin"/>
        </w:r>
        <w:r>
          <w:rPr>
            <w:noProof/>
            <w:webHidden/>
          </w:rPr>
          <w:instrText xml:space="preserve"> PAGEREF _Toc113468579 \h </w:instrText>
        </w:r>
        <w:r>
          <w:rPr>
            <w:noProof/>
            <w:webHidden/>
          </w:rPr>
        </w:r>
        <w:r>
          <w:rPr>
            <w:noProof/>
            <w:webHidden/>
          </w:rPr>
          <w:fldChar w:fldCharType="separate"/>
        </w:r>
        <w:r>
          <w:rPr>
            <w:noProof/>
            <w:webHidden/>
          </w:rPr>
          <w:t>26</w:t>
        </w:r>
        <w:r>
          <w:rPr>
            <w:noProof/>
            <w:webHidden/>
          </w:rPr>
          <w:fldChar w:fldCharType="end"/>
        </w:r>
      </w:hyperlink>
    </w:p>
    <w:p w14:paraId="007DC667" w14:textId="4360F14D" w:rsidR="004573FB" w:rsidRDefault="004573FB">
      <w:pPr>
        <w:pStyle w:val="TDC4"/>
        <w:tabs>
          <w:tab w:val="left" w:pos="1540"/>
          <w:tab w:val="right" w:leader="dot" w:pos="8494"/>
        </w:tabs>
        <w:rPr>
          <w:rFonts w:eastAsiaTheme="minorEastAsia"/>
          <w:noProof/>
          <w:lang w:eastAsia="es-ES"/>
        </w:rPr>
      </w:pPr>
      <w:hyperlink w:anchor="_Toc113468580" w:history="1">
        <w:r w:rsidRPr="00481233">
          <w:rPr>
            <w:rStyle w:val="Hipervnculo"/>
            <w:noProof/>
          </w:rPr>
          <w:t>3.1.1.</w:t>
        </w:r>
        <w:r>
          <w:rPr>
            <w:rFonts w:eastAsiaTheme="minorEastAsia"/>
            <w:noProof/>
            <w:lang w:eastAsia="es-ES"/>
          </w:rPr>
          <w:tab/>
        </w:r>
        <w:r w:rsidRPr="00481233">
          <w:rPr>
            <w:rStyle w:val="Hipervnculo"/>
            <w:noProof/>
          </w:rPr>
          <w:t>Modos de funcionamiento.</w:t>
        </w:r>
        <w:r>
          <w:rPr>
            <w:noProof/>
            <w:webHidden/>
          </w:rPr>
          <w:tab/>
        </w:r>
        <w:r>
          <w:rPr>
            <w:noProof/>
            <w:webHidden/>
          </w:rPr>
          <w:fldChar w:fldCharType="begin"/>
        </w:r>
        <w:r>
          <w:rPr>
            <w:noProof/>
            <w:webHidden/>
          </w:rPr>
          <w:instrText xml:space="preserve"> PAGEREF _Toc113468580 \h </w:instrText>
        </w:r>
        <w:r>
          <w:rPr>
            <w:noProof/>
            <w:webHidden/>
          </w:rPr>
        </w:r>
        <w:r>
          <w:rPr>
            <w:noProof/>
            <w:webHidden/>
          </w:rPr>
          <w:fldChar w:fldCharType="separate"/>
        </w:r>
        <w:r>
          <w:rPr>
            <w:noProof/>
            <w:webHidden/>
          </w:rPr>
          <w:t>26</w:t>
        </w:r>
        <w:r>
          <w:rPr>
            <w:noProof/>
            <w:webHidden/>
          </w:rPr>
          <w:fldChar w:fldCharType="end"/>
        </w:r>
      </w:hyperlink>
    </w:p>
    <w:p w14:paraId="74310294" w14:textId="1D2E4C62" w:rsidR="004573FB" w:rsidRDefault="004573FB">
      <w:pPr>
        <w:pStyle w:val="TDC4"/>
        <w:tabs>
          <w:tab w:val="left" w:pos="1540"/>
          <w:tab w:val="right" w:leader="dot" w:pos="8494"/>
        </w:tabs>
        <w:rPr>
          <w:rFonts w:eastAsiaTheme="minorEastAsia"/>
          <w:noProof/>
          <w:lang w:eastAsia="es-ES"/>
        </w:rPr>
      </w:pPr>
      <w:hyperlink w:anchor="_Toc113468581" w:history="1">
        <w:r w:rsidRPr="00481233">
          <w:rPr>
            <w:rStyle w:val="Hipervnculo"/>
            <w:noProof/>
          </w:rPr>
          <w:t>3.1.2.</w:t>
        </w:r>
        <w:r>
          <w:rPr>
            <w:rFonts w:eastAsiaTheme="minorEastAsia"/>
            <w:noProof/>
            <w:lang w:eastAsia="es-ES"/>
          </w:rPr>
          <w:tab/>
        </w:r>
        <w:r w:rsidRPr="00481233">
          <w:rPr>
            <w:rStyle w:val="Hipervnculo"/>
            <w:noProof/>
          </w:rPr>
          <w:t>Calibración</w:t>
        </w:r>
        <w:r>
          <w:rPr>
            <w:noProof/>
            <w:webHidden/>
          </w:rPr>
          <w:tab/>
        </w:r>
        <w:r>
          <w:rPr>
            <w:noProof/>
            <w:webHidden/>
          </w:rPr>
          <w:fldChar w:fldCharType="begin"/>
        </w:r>
        <w:r>
          <w:rPr>
            <w:noProof/>
            <w:webHidden/>
          </w:rPr>
          <w:instrText xml:space="preserve"> PAGEREF _Toc113468581 \h </w:instrText>
        </w:r>
        <w:r>
          <w:rPr>
            <w:noProof/>
            <w:webHidden/>
          </w:rPr>
        </w:r>
        <w:r>
          <w:rPr>
            <w:noProof/>
            <w:webHidden/>
          </w:rPr>
          <w:fldChar w:fldCharType="separate"/>
        </w:r>
        <w:r>
          <w:rPr>
            <w:noProof/>
            <w:webHidden/>
          </w:rPr>
          <w:t>28</w:t>
        </w:r>
        <w:r>
          <w:rPr>
            <w:noProof/>
            <w:webHidden/>
          </w:rPr>
          <w:fldChar w:fldCharType="end"/>
        </w:r>
      </w:hyperlink>
    </w:p>
    <w:p w14:paraId="173CEB92" w14:textId="7A612C58" w:rsidR="004573FB" w:rsidRDefault="004573FB">
      <w:pPr>
        <w:pStyle w:val="TDC3"/>
        <w:tabs>
          <w:tab w:val="left" w:pos="1100"/>
          <w:tab w:val="right" w:leader="dot" w:pos="8494"/>
        </w:tabs>
        <w:rPr>
          <w:rFonts w:eastAsiaTheme="minorEastAsia"/>
          <w:noProof/>
          <w:lang w:eastAsia="es-ES"/>
        </w:rPr>
      </w:pPr>
      <w:hyperlink w:anchor="_Toc113468582" w:history="1">
        <w:r w:rsidRPr="00481233">
          <w:rPr>
            <w:rStyle w:val="Hipervnculo"/>
            <w:noProof/>
          </w:rPr>
          <w:t>3.2.</w:t>
        </w:r>
        <w:r>
          <w:rPr>
            <w:rFonts w:eastAsiaTheme="minorEastAsia"/>
            <w:noProof/>
            <w:lang w:eastAsia="es-ES"/>
          </w:rPr>
          <w:tab/>
        </w:r>
        <w:r w:rsidRPr="00481233">
          <w:rPr>
            <w:rStyle w:val="Hipervnculo"/>
            <w:noProof/>
          </w:rPr>
          <w:t>Pick and place</w:t>
        </w:r>
        <w:r>
          <w:rPr>
            <w:noProof/>
            <w:webHidden/>
          </w:rPr>
          <w:tab/>
        </w:r>
        <w:r>
          <w:rPr>
            <w:noProof/>
            <w:webHidden/>
          </w:rPr>
          <w:fldChar w:fldCharType="begin"/>
        </w:r>
        <w:r>
          <w:rPr>
            <w:noProof/>
            <w:webHidden/>
          </w:rPr>
          <w:instrText xml:space="preserve"> PAGEREF _Toc113468582 \h </w:instrText>
        </w:r>
        <w:r>
          <w:rPr>
            <w:noProof/>
            <w:webHidden/>
          </w:rPr>
        </w:r>
        <w:r>
          <w:rPr>
            <w:noProof/>
            <w:webHidden/>
          </w:rPr>
          <w:fldChar w:fldCharType="separate"/>
        </w:r>
        <w:r>
          <w:rPr>
            <w:noProof/>
            <w:webHidden/>
          </w:rPr>
          <w:t>30</w:t>
        </w:r>
        <w:r>
          <w:rPr>
            <w:noProof/>
            <w:webHidden/>
          </w:rPr>
          <w:fldChar w:fldCharType="end"/>
        </w:r>
      </w:hyperlink>
    </w:p>
    <w:p w14:paraId="1725EC2D" w14:textId="709E8BAE" w:rsidR="004573FB" w:rsidRDefault="004573FB">
      <w:pPr>
        <w:pStyle w:val="TDC4"/>
        <w:tabs>
          <w:tab w:val="left" w:pos="1540"/>
          <w:tab w:val="right" w:leader="dot" w:pos="8494"/>
        </w:tabs>
        <w:rPr>
          <w:rFonts w:eastAsiaTheme="minorEastAsia"/>
          <w:noProof/>
          <w:lang w:eastAsia="es-ES"/>
        </w:rPr>
      </w:pPr>
      <w:hyperlink w:anchor="_Toc113468583" w:history="1">
        <w:r w:rsidRPr="00481233">
          <w:rPr>
            <w:rStyle w:val="Hipervnculo"/>
            <w:noProof/>
          </w:rPr>
          <w:t>3.2.1.</w:t>
        </w:r>
        <w:r>
          <w:rPr>
            <w:rFonts w:eastAsiaTheme="minorEastAsia"/>
            <w:noProof/>
            <w:lang w:eastAsia="es-ES"/>
          </w:rPr>
          <w:tab/>
        </w:r>
        <w:r w:rsidRPr="00481233">
          <w:rPr>
            <w:rStyle w:val="Hipervnculo"/>
            <w:noProof/>
          </w:rPr>
          <w:t>Instalación</w:t>
        </w:r>
        <w:r>
          <w:rPr>
            <w:noProof/>
            <w:webHidden/>
          </w:rPr>
          <w:tab/>
        </w:r>
        <w:r>
          <w:rPr>
            <w:noProof/>
            <w:webHidden/>
          </w:rPr>
          <w:fldChar w:fldCharType="begin"/>
        </w:r>
        <w:r>
          <w:rPr>
            <w:noProof/>
            <w:webHidden/>
          </w:rPr>
          <w:instrText xml:space="preserve"> PAGEREF _Toc113468583 \h </w:instrText>
        </w:r>
        <w:r>
          <w:rPr>
            <w:noProof/>
            <w:webHidden/>
          </w:rPr>
        </w:r>
        <w:r>
          <w:rPr>
            <w:noProof/>
            <w:webHidden/>
          </w:rPr>
          <w:fldChar w:fldCharType="separate"/>
        </w:r>
        <w:r>
          <w:rPr>
            <w:noProof/>
            <w:webHidden/>
          </w:rPr>
          <w:t>30</w:t>
        </w:r>
        <w:r>
          <w:rPr>
            <w:noProof/>
            <w:webHidden/>
          </w:rPr>
          <w:fldChar w:fldCharType="end"/>
        </w:r>
      </w:hyperlink>
    </w:p>
    <w:p w14:paraId="24E22D4D" w14:textId="63F6C9B3" w:rsidR="004573FB" w:rsidRDefault="004573FB">
      <w:pPr>
        <w:pStyle w:val="TDC4"/>
        <w:tabs>
          <w:tab w:val="left" w:pos="1540"/>
          <w:tab w:val="right" w:leader="dot" w:pos="8494"/>
        </w:tabs>
        <w:rPr>
          <w:rFonts w:eastAsiaTheme="minorEastAsia"/>
          <w:noProof/>
          <w:lang w:eastAsia="es-ES"/>
        </w:rPr>
      </w:pPr>
      <w:hyperlink w:anchor="_Toc113468584" w:history="1">
        <w:r w:rsidRPr="00481233">
          <w:rPr>
            <w:rStyle w:val="Hipervnculo"/>
            <w:noProof/>
          </w:rPr>
          <w:t>3.2.2.</w:t>
        </w:r>
        <w:r>
          <w:rPr>
            <w:rFonts w:eastAsiaTheme="minorEastAsia"/>
            <w:noProof/>
            <w:lang w:eastAsia="es-ES"/>
          </w:rPr>
          <w:tab/>
        </w:r>
        <w:r w:rsidRPr="00481233">
          <w:rPr>
            <w:rStyle w:val="Hipervnculo"/>
            <w:noProof/>
          </w:rPr>
          <w:t>Programación de la máquina</w:t>
        </w:r>
        <w:r>
          <w:rPr>
            <w:noProof/>
            <w:webHidden/>
          </w:rPr>
          <w:tab/>
        </w:r>
        <w:r>
          <w:rPr>
            <w:noProof/>
            <w:webHidden/>
          </w:rPr>
          <w:fldChar w:fldCharType="begin"/>
        </w:r>
        <w:r>
          <w:rPr>
            <w:noProof/>
            <w:webHidden/>
          </w:rPr>
          <w:instrText xml:space="preserve"> PAGEREF _Toc113468584 \h </w:instrText>
        </w:r>
        <w:r>
          <w:rPr>
            <w:noProof/>
            <w:webHidden/>
          </w:rPr>
        </w:r>
        <w:r>
          <w:rPr>
            <w:noProof/>
            <w:webHidden/>
          </w:rPr>
          <w:fldChar w:fldCharType="separate"/>
        </w:r>
        <w:r>
          <w:rPr>
            <w:noProof/>
            <w:webHidden/>
          </w:rPr>
          <w:t>31</w:t>
        </w:r>
        <w:r>
          <w:rPr>
            <w:noProof/>
            <w:webHidden/>
          </w:rPr>
          <w:fldChar w:fldCharType="end"/>
        </w:r>
      </w:hyperlink>
    </w:p>
    <w:p w14:paraId="13F0AA3C" w14:textId="68075BF1" w:rsidR="004573FB" w:rsidRDefault="004573FB">
      <w:pPr>
        <w:pStyle w:val="TDC3"/>
        <w:tabs>
          <w:tab w:val="left" w:pos="1100"/>
          <w:tab w:val="right" w:leader="dot" w:pos="8494"/>
        </w:tabs>
        <w:rPr>
          <w:rFonts w:eastAsiaTheme="minorEastAsia"/>
          <w:noProof/>
          <w:lang w:eastAsia="es-ES"/>
        </w:rPr>
      </w:pPr>
      <w:hyperlink w:anchor="_Toc113468585" w:history="1">
        <w:r w:rsidRPr="00481233">
          <w:rPr>
            <w:rStyle w:val="Hipervnculo"/>
            <w:noProof/>
          </w:rPr>
          <w:t>3.3.</w:t>
        </w:r>
        <w:r>
          <w:rPr>
            <w:rFonts w:eastAsiaTheme="minorEastAsia"/>
            <w:noProof/>
            <w:lang w:eastAsia="es-ES"/>
          </w:rPr>
          <w:tab/>
        </w:r>
        <w:r w:rsidRPr="00481233">
          <w:rPr>
            <w:rStyle w:val="Hipervnculo"/>
            <w:noProof/>
          </w:rPr>
          <w:t>Horno de reflow</w:t>
        </w:r>
        <w:r>
          <w:rPr>
            <w:noProof/>
            <w:webHidden/>
          </w:rPr>
          <w:tab/>
        </w:r>
        <w:r>
          <w:rPr>
            <w:noProof/>
            <w:webHidden/>
          </w:rPr>
          <w:fldChar w:fldCharType="begin"/>
        </w:r>
        <w:r>
          <w:rPr>
            <w:noProof/>
            <w:webHidden/>
          </w:rPr>
          <w:instrText xml:space="preserve"> PAGEREF _Toc113468585 \h </w:instrText>
        </w:r>
        <w:r>
          <w:rPr>
            <w:noProof/>
            <w:webHidden/>
          </w:rPr>
        </w:r>
        <w:r>
          <w:rPr>
            <w:noProof/>
            <w:webHidden/>
          </w:rPr>
          <w:fldChar w:fldCharType="separate"/>
        </w:r>
        <w:r>
          <w:rPr>
            <w:noProof/>
            <w:webHidden/>
          </w:rPr>
          <w:t>33</w:t>
        </w:r>
        <w:r>
          <w:rPr>
            <w:noProof/>
            <w:webHidden/>
          </w:rPr>
          <w:fldChar w:fldCharType="end"/>
        </w:r>
      </w:hyperlink>
    </w:p>
    <w:p w14:paraId="12BF694F" w14:textId="4C35764C" w:rsidR="004573FB" w:rsidRDefault="004573FB">
      <w:pPr>
        <w:pStyle w:val="TDC4"/>
        <w:tabs>
          <w:tab w:val="left" w:pos="1540"/>
          <w:tab w:val="right" w:leader="dot" w:pos="8494"/>
        </w:tabs>
        <w:rPr>
          <w:rFonts w:eastAsiaTheme="minorEastAsia"/>
          <w:noProof/>
          <w:lang w:eastAsia="es-ES"/>
        </w:rPr>
      </w:pPr>
      <w:hyperlink w:anchor="_Toc113468586" w:history="1">
        <w:r w:rsidRPr="00481233">
          <w:rPr>
            <w:rStyle w:val="Hipervnculo"/>
            <w:noProof/>
          </w:rPr>
          <w:t>3.3.1.</w:t>
        </w:r>
        <w:r>
          <w:rPr>
            <w:rFonts w:eastAsiaTheme="minorEastAsia"/>
            <w:noProof/>
            <w:lang w:eastAsia="es-ES"/>
          </w:rPr>
          <w:tab/>
        </w:r>
        <w:r w:rsidRPr="00481233">
          <w:rPr>
            <w:rStyle w:val="Hipervnculo"/>
            <w:noProof/>
          </w:rPr>
          <w:t>Instalación</w:t>
        </w:r>
        <w:r>
          <w:rPr>
            <w:noProof/>
            <w:webHidden/>
          </w:rPr>
          <w:tab/>
        </w:r>
        <w:r>
          <w:rPr>
            <w:noProof/>
            <w:webHidden/>
          </w:rPr>
          <w:fldChar w:fldCharType="begin"/>
        </w:r>
        <w:r>
          <w:rPr>
            <w:noProof/>
            <w:webHidden/>
          </w:rPr>
          <w:instrText xml:space="preserve"> PAGEREF _Toc113468586 \h </w:instrText>
        </w:r>
        <w:r>
          <w:rPr>
            <w:noProof/>
            <w:webHidden/>
          </w:rPr>
        </w:r>
        <w:r>
          <w:rPr>
            <w:noProof/>
            <w:webHidden/>
          </w:rPr>
          <w:fldChar w:fldCharType="separate"/>
        </w:r>
        <w:r>
          <w:rPr>
            <w:noProof/>
            <w:webHidden/>
          </w:rPr>
          <w:t>33</w:t>
        </w:r>
        <w:r>
          <w:rPr>
            <w:noProof/>
            <w:webHidden/>
          </w:rPr>
          <w:fldChar w:fldCharType="end"/>
        </w:r>
      </w:hyperlink>
    </w:p>
    <w:p w14:paraId="5437C74D" w14:textId="6477D92D" w:rsidR="004573FB" w:rsidRDefault="004573FB">
      <w:pPr>
        <w:pStyle w:val="TDC4"/>
        <w:tabs>
          <w:tab w:val="left" w:pos="1540"/>
          <w:tab w:val="right" w:leader="dot" w:pos="8494"/>
        </w:tabs>
        <w:rPr>
          <w:rFonts w:eastAsiaTheme="minorEastAsia"/>
          <w:noProof/>
          <w:lang w:eastAsia="es-ES"/>
        </w:rPr>
      </w:pPr>
      <w:hyperlink w:anchor="_Toc113468587" w:history="1">
        <w:r w:rsidRPr="00481233">
          <w:rPr>
            <w:rStyle w:val="Hipervnculo"/>
            <w:noProof/>
          </w:rPr>
          <w:t>3.3.2.</w:t>
        </w:r>
        <w:r>
          <w:rPr>
            <w:rFonts w:eastAsiaTheme="minorEastAsia"/>
            <w:noProof/>
            <w:lang w:eastAsia="es-ES"/>
          </w:rPr>
          <w:tab/>
        </w:r>
        <w:r w:rsidRPr="00481233">
          <w:rPr>
            <w:rStyle w:val="Hipervnculo"/>
            <w:noProof/>
          </w:rPr>
          <w:t>Programación</w:t>
        </w:r>
        <w:r>
          <w:rPr>
            <w:noProof/>
            <w:webHidden/>
          </w:rPr>
          <w:tab/>
        </w:r>
        <w:r>
          <w:rPr>
            <w:noProof/>
            <w:webHidden/>
          </w:rPr>
          <w:fldChar w:fldCharType="begin"/>
        </w:r>
        <w:r>
          <w:rPr>
            <w:noProof/>
            <w:webHidden/>
          </w:rPr>
          <w:instrText xml:space="preserve"> PAGEREF _Toc113468587 \h </w:instrText>
        </w:r>
        <w:r>
          <w:rPr>
            <w:noProof/>
            <w:webHidden/>
          </w:rPr>
        </w:r>
        <w:r>
          <w:rPr>
            <w:noProof/>
            <w:webHidden/>
          </w:rPr>
          <w:fldChar w:fldCharType="separate"/>
        </w:r>
        <w:r>
          <w:rPr>
            <w:noProof/>
            <w:webHidden/>
          </w:rPr>
          <w:t>33</w:t>
        </w:r>
        <w:r>
          <w:rPr>
            <w:noProof/>
            <w:webHidden/>
          </w:rPr>
          <w:fldChar w:fldCharType="end"/>
        </w:r>
      </w:hyperlink>
    </w:p>
    <w:p w14:paraId="7AE5B960" w14:textId="4D913D06" w:rsidR="004573FB" w:rsidRDefault="004573FB">
      <w:pPr>
        <w:pStyle w:val="TDC3"/>
        <w:tabs>
          <w:tab w:val="left" w:pos="1100"/>
          <w:tab w:val="right" w:leader="dot" w:pos="8494"/>
        </w:tabs>
        <w:rPr>
          <w:rFonts w:eastAsiaTheme="minorEastAsia"/>
          <w:noProof/>
          <w:lang w:eastAsia="es-ES"/>
        </w:rPr>
      </w:pPr>
      <w:hyperlink w:anchor="_Toc113468588" w:history="1">
        <w:r w:rsidRPr="00481233">
          <w:rPr>
            <w:rStyle w:val="Hipervnculo"/>
            <w:noProof/>
          </w:rPr>
          <w:t>3.4.</w:t>
        </w:r>
        <w:r>
          <w:rPr>
            <w:rFonts w:eastAsiaTheme="minorEastAsia"/>
            <w:noProof/>
            <w:lang w:eastAsia="es-ES"/>
          </w:rPr>
          <w:tab/>
        </w:r>
        <w:r w:rsidRPr="00481233">
          <w:rPr>
            <w:rStyle w:val="Hipervnculo"/>
            <w:noProof/>
          </w:rPr>
          <w:t>AOI</w:t>
        </w:r>
        <w:r>
          <w:rPr>
            <w:noProof/>
            <w:webHidden/>
          </w:rPr>
          <w:tab/>
        </w:r>
        <w:r>
          <w:rPr>
            <w:noProof/>
            <w:webHidden/>
          </w:rPr>
          <w:fldChar w:fldCharType="begin"/>
        </w:r>
        <w:r>
          <w:rPr>
            <w:noProof/>
            <w:webHidden/>
          </w:rPr>
          <w:instrText xml:space="preserve"> PAGEREF _Toc113468588 \h </w:instrText>
        </w:r>
        <w:r>
          <w:rPr>
            <w:noProof/>
            <w:webHidden/>
          </w:rPr>
        </w:r>
        <w:r>
          <w:rPr>
            <w:noProof/>
            <w:webHidden/>
          </w:rPr>
          <w:fldChar w:fldCharType="separate"/>
        </w:r>
        <w:r>
          <w:rPr>
            <w:noProof/>
            <w:webHidden/>
          </w:rPr>
          <w:t>34</w:t>
        </w:r>
        <w:r>
          <w:rPr>
            <w:noProof/>
            <w:webHidden/>
          </w:rPr>
          <w:fldChar w:fldCharType="end"/>
        </w:r>
      </w:hyperlink>
    </w:p>
    <w:p w14:paraId="5A058100" w14:textId="7704168A" w:rsidR="004573FB" w:rsidRDefault="004573FB">
      <w:pPr>
        <w:pStyle w:val="TDC4"/>
        <w:tabs>
          <w:tab w:val="left" w:pos="1540"/>
          <w:tab w:val="right" w:leader="dot" w:pos="8494"/>
        </w:tabs>
        <w:rPr>
          <w:rFonts w:eastAsiaTheme="minorEastAsia"/>
          <w:noProof/>
          <w:lang w:eastAsia="es-ES"/>
        </w:rPr>
      </w:pPr>
      <w:hyperlink w:anchor="_Toc113468589" w:history="1">
        <w:r w:rsidRPr="00481233">
          <w:rPr>
            <w:rStyle w:val="Hipervnculo"/>
            <w:noProof/>
          </w:rPr>
          <w:t>3.4.1.</w:t>
        </w:r>
        <w:r>
          <w:rPr>
            <w:rFonts w:eastAsiaTheme="minorEastAsia"/>
            <w:noProof/>
            <w:lang w:eastAsia="es-ES"/>
          </w:rPr>
          <w:tab/>
        </w:r>
        <w:r w:rsidRPr="00481233">
          <w:rPr>
            <w:rStyle w:val="Hipervnculo"/>
            <w:noProof/>
          </w:rPr>
          <w:t>Instalación</w:t>
        </w:r>
        <w:r>
          <w:rPr>
            <w:noProof/>
            <w:webHidden/>
          </w:rPr>
          <w:tab/>
        </w:r>
        <w:r>
          <w:rPr>
            <w:noProof/>
            <w:webHidden/>
          </w:rPr>
          <w:fldChar w:fldCharType="begin"/>
        </w:r>
        <w:r>
          <w:rPr>
            <w:noProof/>
            <w:webHidden/>
          </w:rPr>
          <w:instrText xml:space="preserve"> PAGEREF _Toc113468589 \h </w:instrText>
        </w:r>
        <w:r>
          <w:rPr>
            <w:noProof/>
            <w:webHidden/>
          </w:rPr>
        </w:r>
        <w:r>
          <w:rPr>
            <w:noProof/>
            <w:webHidden/>
          </w:rPr>
          <w:fldChar w:fldCharType="separate"/>
        </w:r>
        <w:r>
          <w:rPr>
            <w:noProof/>
            <w:webHidden/>
          </w:rPr>
          <w:t>34</w:t>
        </w:r>
        <w:r>
          <w:rPr>
            <w:noProof/>
            <w:webHidden/>
          </w:rPr>
          <w:fldChar w:fldCharType="end"/>
        </w:r>
      </w:hyperlink>
    </w:p>
    <w:p w14:paraId="2032B0D9" w14:textId="260FB5BB" w:rsidR="004573FB" w:rsidRDefault="004573FB">
      <w:pPr>
        <w:pStyle w:val="TDC4"/>
        <w:tabs>
          <w:tab w:val="left" w:pos="1540"/>
          <w:tab w:val="right" w:leader="dot" w:pos="8494"/>
        </w:tabs>
        <w:rPr>
          <w:rFonts w:eastAsiaTheme="minorEastAsia"/>
          <w:noProof/>
          <w:lang w:eastAsia="es-ES"/>
        </w:rPr>
      </w:pPr>
      <w:hyperlink w:anchor="_Toc113468590" w:history="1">
        <w:r w:rsidRPr="00481233">
          <w:rPr>
            <w:rStyle w:val="Hipervnculo"/>
            <w:noProof/>
          </w:rPr>
          <w:t>3.4.2.</w:t>
        </w:r>
        <w:r>
          <w:rPr>
            <w:rFonts w:eastAsiaTheme="minorEastAsia"/>
            <w:noProof/>
            <w:lang w:eastAsia="es-ES"/>
          </w:rPr>
          <w:tab/>
        </w:r>
        <w:r w:rsidRPr="00481233">
          <w:rPr>
            <w:rStyle w:val="Hipervnculo"/>
            <w:noProof/>
          </w:rPr>
          <w:t>Programación</w:t>
        </w:r>
        <w:r>
          <w:rPr>
            <w:noProof/>
            <w:webHidden/>
          </w:rPr>
          <w:tab/>
        </w:r>
        <w:r>
          <w:rPr>
            <w:noProof/>
            <w:webHidden/>
          </w:rPr>
          <w:fldChar w:fldCharType="begin"/>
        </w:r>
        <w:r>
          <w:rPr>
            <w:noProof/>
            <w:webHidden/>
          </w:rPr>
          <w:instrText xml:space="preserve"> PAGEREF _Toc113468590 \h </w:instrText>
        </w:r>
        <w:r>
          <w:rPr>
            <w:noProof/>
            <w:webHidden/>
          </w:rPr>
        </w:r>
        <w:r>
          <w:rPr>
            <w:noProof/>
            <w:webHidden/>
          </w:rPr>
          <w:fldChar w:fldCharType="separate"/>
        </w:r>
        <w:r>
          <w:rPr>
            <w:noProof/>
            <w:webHidden/>
          </w:rPr>
          <w:t>35</w:t>
        </w:r>
        <w:r>
          <w:rPr>
            <w:noProof/>
            <w:webHidden/>
          </w:rPr>
          <w:fldChar w:fldCharType="end"/>
        </w:r>
      </w:hyperlink>
    </w:p>
    <w:p w14:paraId="53B7321F" w14:textId="631A2C67" w:rsidR="004573FB" w:rsidRDefault="004573FB">
      <w:pPr>
        <w:pStyle w:val="TDC1"/>
        <w:tabs>
          <w:tab w:val="right" w:leader="dot" w:pos="8494"/>
        </w:tabs>
        <w:rPr>
          <w:rFonts w:eastAsiaTheme="minorEastAsia"/>
          <w:noProof/>
          <w:lang w:eastAsia="es-ES"/>
        </w:rPr>
      </w:pPr>
      <w:hyperlink w:anchor="_Toc113468591" w:history="1">
        <w:r w:rsidRPr="00481233">
          <w:rPr>
            <w:rStyle w:val="Hipervnculo"/>
            <w:noProof/>
          </w:rPr>
          <w:t>Capítulo 4. Puesta en Marcha</w:t>
        </w:r>
        <w:r>
          <w:rPr>
            <w:noProof/>
            <w:webHidden/>
          </w:rPr>
          <w:tab/>
        </w:r>
        <w:r>
          <w:rPr>
            <w:noProof/>
            <w:webHidden/>
          </w:rPr>
          <w:fldChar w:fldCharType="begin"/>
        </w:r>
        <w:r>
          <w:rPr>
            <w:noProof/>
            <w:webHidden/>
          </w:rPr>
          <w:instrText xml:space="preserve"> PAGEREF _Toc113468591 \h </w:instrText>
        </w:r>
        <w:r>
          <w:rPr>
            <w:noProof/>
            <w:webHidden/>
          </w:rPr>
        </w:r>
        <w:r>
          <w:rPr>
            <w:noProof/>
            <w:webHidden/>
          </w:rPr>
          <w:fldChar w:fldCharType="separate"/>
        </w:r>
        <w:r>
          <w:rPr>
            <w:noProof/>
            <w:webHidden/>
          </w:rPr>
          <w:t>41</w:t>
        </w:r>
        <w:r>
          <w:rPr>
            <w:noProof/>
            <w:webHidden/>
          </w:rPr>
          <w:fldChar w:fldCharType="end"/>
        </w:r>
      </w:hyperlink>
    </w:p>
    <w:p w14:paraId="360ABF6E" w14:textId="7AF630A0" w:rsidR="004573FB" w:rsidRDefault="004573FB">
      <w:pPr>
        <w:pStyle w:val="TDC2"/>
        <w:tabs>
          <w:tab w:val="left" w:pos="660"/>
          <w:tab w:val="right" w:leader="dot" w:pos="8494"/>
        </w:tabs>
        <w:rPr>
          <w:rFonts w:eastAsiaTheme="minorEastAsia"/>
          <w:noProof/>
          <w:lang w:eastAsia="es-ES"/>
        </w:rPr>
      </w:pPr>
      <w:hyperlink w:anchor="_Toc113468592" w:history="1">
        <w:r w:rsidRPr="00481233">
          <w:rPr>
            <w:rStyle w:val="Hipervnculo"/>
            <w:noProof/>
          </w:rPr>
          <w:t>4.</w:t>
        </w:r>
        <w:r>
          <w:rPr>
            <w:rFonts w:eastAsiaTheme="minorEastAsia"/>
            <w:noProof/>
            <w:lang w:eastAsia="es-ES"/>
          </w:rPr>
          <w:tab/>
        </w:r>
        <w:r w:rsidRPr="00481233">
          <w:rPr>
            <w:rStyle w:val="Hipervnculo"/>
            <w:noProof/>
          </w:rPr>
          <w:t>Puesta en Marcha</w:t>
        </w:r>
        <w:r>
          <w:rPr>
            <w:noProof/>
            <w:webHidden/>
          </w:rPr>
          <w:tab/>
        </w:r>
        <w:r>
          <w:rPr>
            <w:noProof/>
            <w:webHidden/>
          </w:rPr>
          <w:fldChar w:fldCharType="begin"/>
        </w:r>
        <w:r>
          <w:rPr>
            <w:noProof/>
            <w:webHidden/>
          </w:rPr>
          <w:instrText xml:space="preserve"> PAGEREF _Toc113468592 \h </w:instrText>
        </w:r>
        <w:r>
          <w:rPr>
            <w:noProof/>
            <w:webHidden/>
          </w:rPr>
        </w:r>
        <w:r>
          <w:rPr>
            <w:noProof/>
            <w:webHidden/>
          </w:rPr>
          <w:fldChar w:fldCharType="separate"/>
        </w:r>
        <w:r>
          <w:rPr>
            <w:noProof/>
            <w:webHidden/>
          </w:rPr>
          <w:t>43</w:t>
        </w:r>
        <w:r>
          <w:rPr>
            <w:noProof/>
            <w:webHidden/>
          </w:rPr>
          <w:fldChar w:fldCharType="end"/>
        </w:r>
      </w:hyperlink>
    </w:p>
    <w:p w14:paraId="555EB594" w14:textId="4EC7D09A" w:rsidR="004573FB" w:rsidRDefault="004573FB">
      <w:pPr>
        <w:pStyle w:val="TDC3"/>
        <w:tabs>
          <w:tab w:val="left" w:pos="1100"/>
          <w:tab w:val="right" w:leader="dot" w:pos="8494"/>
        </w:tabs>
        <w:rPr>
          <w:rFonts w:eastAsiaTheme="minorEastAsia"/>
          <w:noProof/>
          <w:lang w:eastAsia="es-ES"/>
        </w:rPr>
      </w:pPr>
      <w:hyperlink w:anchor="_Toc113468593" w:history="1">
        <w:r w:rsidRPr="00481233">
          <w:rPr>
            <w:rStyle w:val="Hipervnculo"/>
            <w:noProof/>
          </w:rPr>
          <w:t>4.1.</w:t>
        </w:r>
        <w:r>
          <w:rPr>
            <w:rFonts w:eastAsiaTheme="minorEastAsia"/>
            <w:noProof/>
            <w:lang w:eastAsia="es-ES"/>
          </w:rPr>
          <w:tab/>
        </w:r>
        <w:r w:rsidRPr="00481233">
          <w:rPr>
            <w:rStyle w:val="Hipervnculo"/>
            <w:noProof/>
          </w:rPr>
          <w:t>Golden Sample</w:t>
        </w:r>
        <w:r>
          <w:rPr>
            <w:noProof/>
            <w:webHidden/>
          </w:rPr>
          <w:tab/>
        </w:r>
        <w:r>
          <w:rPr>
            <w:noProof/>
            <w:webHidden/>
          </w:rPr>
          <w:fldChar w:fldCharType="begin"/>
        </w:r>
        <w:r>
          <w:rPr>
            <w:noProof/>
            <w:webHidden/>
          </w:rPr>
          <w:instrText xml:space="preserve"> PAGEREF _Toc113468593 \h </w:instrText>
        </w:r>
        <w:r>
          <w:rPr>
            <w:noProof/>
            <w:webHidden/>
          </w:rPr>
        </w:r>
        <w:r>
          <w:rPr>
            <w:noProof/>
            <w:webHidden/>
          </w:rPr>
          <w:fldChar w:fldCharType="separate"/>
        </w:r>
        <w:r>
          <w:rPr>
            <w:noProof/>
            <w:webHidden/>
          </w:rPr>
          <w:t>43</w:t>
        </w:r>
        <w:r>
          <w:rPr>
            <w:noProof/>
            <w:webHidden/>
          </w:rPr>
          <w:fldChar w:fldCharType="end"/>
        </w:r>
      </w:hyperlink>
    </w:p>
    <w:p w14:paraId="2D68C7B5" w14:textId="358F3809" w:rsidR="004573FB" w:rsidRDefault="004573FB">
      <w:pPr>
        <w:pStyle w:val="TDC3"/>
        <w:tabs>
          <w:tab w:val="left" w:pos="1100"/>
          <w:tab w:val="right" w:leader="dot" w:pos="8494"/>
        </w:tabs>
        <w:rPr>
          <w:rFonts w:eastAsiaTheme="minorEastAsia"/>
          <w:noProof/>
          <w:lang w:eastAsia="es-ES"/>
        </w:rPr>
      </w:pPr>
      <w:hyperlink w:anchor="_Toc113468594" w:history="1">
        <w:r w:rsidRPr="00481233">
          <w:rPr>
            <w:rStyle w:val="Hipervnculo"/>
            <w:noProof/>
          </w:rPr>
          <w:t>4.2.</w:t>
        </w:r>
        <w:r>
          <w:rPr>
            <w:rFonts w:eastAsiaTheme="minorEastAsia"/>
            <w:noProof/>
            <w:lang w:eastAsia="es-ES"/>
          </w:rPr>
          <w:tab/>
        </w:r>
        <w:r w:rsidRPr="00481233">
          <w:rPr>
            <w:rStyle w:val="Hipervnculo"/>
            <w:noProof/>
          </w:rPr>
          <w:t>Working Instruction</w:t>
        </w:r>
        <w:r>
          <w:rPr>
            <w:noProof/>
            <w:webHidden/>
          </w:rPr>
          <w:tab/>
        </w:r>
        <w:r>
          <w:rPr>
            <w:noProof/>
            <w:webHidden/>
          </w:rPr>
          <w:fldChar w:fldCharType="begin"/>
        </w:r>
        <w:r>
          <w:rPr>
            <w:noProof/>
            <w:webHidden/>
          </w:rPr>
          <w:instrText xml:space="preserve"> PAGEREF _Toc113468594 \h </w:instrText>
        </w:r>
        <w:r>
          <w:rPr>
            <w:noProof/>
            <w:webHidden/>
          </w:rPr>
        </w:r>
        <w:r>
          <w:rPr>
            <w:noProof/>
            <w:webHidden/>
          </w:rPr>
          <w:fldChar w:fldCharType="separate"/>
        </w:r>
        <w:r>
          <w:rPr>
            <w:noProof/>
            <w:webHidden/>
          </w:rPr>
          <w:t>43</w:t>
        </w:r>
        <w:r>
          <w:rPr>
            <w:noProof/>
            <w:webHidden/>
          </w:rPr>
          <w:fldChar w:fldCharType="end"/>
        </w:r>
      </w:hyperlink>
    </w:p>
    <w:p w14:paraId="27C23589" w14:textId="734824E0" w:rsidR="004573FB" w:rsidRDefault="004573FB">
      <w:pPr>
        <w:pStyle w:val="TDC3"/>
        <w:tabs>
          <w:tab w:val="left" w:pos="1100"/>
          <w:tab w:val="right" w:leader="dot" w:pos="8494"/>
        </w:tabs>
        <w:rPr>
          <w:rFonts w:eastAsiaTheme="minorEastAsia"/>
          <w:noProof/>
          <w:lang w:eastAsia="es-ES"/>
        </w:rPr>
      </w:pPr>
      <w:hyperlink w:anchor="_Toc113468595" w:history="1">
        <w:r w:rsidRPr="00481233">
          <w:rPr>
            <w:rStyle w:val="Hipervnculo"/>
            <w:noProof/>
          </w:rPr>
          <w:t>4.3.</w:t>
        </w:r>
        <w:r>
          <w:rPr>
            <w:rFonts w:eastAsiaTheme="minorEastAsia"/>
            <w:noProof/>
            <w:lang w:eastAsia="es-ES"/>
          </w:rPr>
          <w:tab/>
        </w:r>
        <w:r w:rsidRPr="00481233">
          <w:rPr>
            <w:rStyle w:val="Hipervnculo"/>
            <w:noProof/>
          </w:rPr>
          <w:t>Star Up Check List</w:t>
        </w:r>
        <w:r>
          <w:rPr>
            <w:noProof/>
            <w:webHidden/>
          </w:rPr>
          <w:tab/>
        </w:r>
        <w:r>
          <w:rPr>
            <w:noProof/>
            <w:webHidden/>
          </w:rPr>
          <w:fldChar w:fldCharType="begin"/>
        </w:r>
        <w:r>
          <w:rPr>
            <w:noProof/>
            <w:webHidden/>
          </w:rPr>
          <w:instrText xml:space="preserve"> PAGEREF _Toc113468595 \h </w:instrText>
        </w:r>
        <w:r>
          <w:rPr>
            <w:noProof/>
            <w:webHidden/>
          </w:rPr>
        </w:r>
        <w:r>
          <w:rPr>
            <w:noProof/>
            <w:webHidden/>
          </w:rPr>
          <w:fldChar w:fldCharType="separate"/>
        </w:r>
        <w:r>
          <w:rPr>
            <w:noProof/>
            <w:webHidden/>
          </w:rPr>
          <w:t>44</w:t>
        </w:r>
        <w:r>
          <w:rPr>
            <w:noProof/>
            <w:webHidden/>
          </w:rPr>
          <w:fldChar w:fldCharType="end"/>
        </w:r>
      </w:hyperlink>
    </w:p>
    <w:p w14:paraId="608C86E2" w14:textId="619616AF" w:rsidR="004573FB" w:rsidRDefault="004573FB">
      <w:pPr>
        <w:pStyle w:val="TDC3"/>
        <w:tabs>
          <w:tab w:val="left" w:pos="1100"/>
          <w:tab w:val="right" w:leader="dot" w:pos="8494"/>
        </w:tabs>
        <w:rPr>
          <w:rFonts w:eastAsiaTheme="minorEastAsia"/>
          <w:noProof/>
          <w:lang w:eastAsia="es-ES"/>
        </w:rPr>
      </w:pPr>
      <w:hyperlink w:anchor="_Toc113468596" w:history="1">
        <w:r w:rsidRPr="00481233">
          <w:rPr>
            <w:rStyle w:val="Hipervnculo"/>
            <w:noProof/>
          </w:rPr>
          <w:t>4.4.</w:t>
        </w:r>
        <w:r>
          <w:rPr>
            <w:rFonts w:eastAsiaTheme="minorEastAsia"/>
            <w:noProof/>
            <w:lang w:eastAsia="es-ES"/>
          </w:rPr>
          <w:tab/>
        </w:r>
        <w:r w:rsidRPr="00481233">
          <w:rPr>
            <w:rStyle w:val="Hipervnculo"/>
            <w:noProof/>
          </w:rPr>
          <w:t>Flow Chart</w:t>
        </w:r>
        <w:r>
          <w:rPr>
            <w:noProof/>
            <w:webHidden/>
          </w:rPr>
          <w:tab/>
        </w:r>
        <w:r>
          <w:rPr>
            <w:noProof/>
            <w:webHidden/>
          </w:rPr>
          <w:fldChar w:fldCharType="begin"/>
        </w:r>
        <w:r>
          <w:rPr>
            <w:noProof/>
            <w:webHidden/>
          </w:rPr>
          <w:instrText xml:space="preserve"> PAGEREF _Toc113468596 \h </w:instrText>
        </w:r>
        <w:r>
          <w:rPr>
            <w:noProof/>
            <w:webHidden/>
          </w:rPr>
        </w:r>
        <w:r>
          <w:rPr>
            <w:noProof/>
            <w:webHidden/>
          </w:rPr>
          <w:fldChar w:fldCharType="separate"/>
        </w:r>
        <w:r>
          <w:rPr>
            <w:noProof/>
            <w:webHidden/>
          </w:rPr>
          <w:t>44</w:t>
        </w:r>
        <w:r>
          <w:rPr>
            <w:noProof/>
            <w:webHidden/>
          </w:rPr>
          <w:fldChar w:fldCharType="end"/>
        </w:r>
      </w:hyperlink>
    </w:p>
    <w:p w14:paraId="0A1F7C33" w14:textId="57CFEC2A" w:rsidR="004573FB" w:rsidRDefault="004573FB">
      <w:pPr>
        <w:pStyle w:val="TDC3"/>
        <w:tabs>
          <w:tab w:val="left" w:pos="1100"/>
          <w:tab w:val="right" w:leader="dot" w:pos="8494"/>
        </w:tabs>
        <w:rPr>
          <w:rFonts w:eastAsiaTheme="minorEastAsia"/>
          <w:noProof/>
          <w:lang w:eastAsia="es-ES"/>
        </w:rPr>
      </w:pPr>
      <w:hyperlink w:anchor="_Toc113468597" w:history="1">
        <w:r w:rsidRPr="00481233">
          <w:rPr>
            <w:rStyle w:val="Hipervnculo"/>
            <w:noProof/>
          </w:rPr>
          <w:t>4.5.</w:t>
        </w:r>
        <w:r>
          <w:rPr>
            <w:rFonts w:eastAsiaTheme="minorEastAsia"/>
            <w:noProof/>
            <w:lang w:eastAsia="es-ES"/>
          </w:rPr>
          <w:tab/>
        </w:r>
        <w:r w:rsidRPr="00481233">
          <w:rPr>
            <w:rStyle w:val="Hipervnculo"/>
            <w:noProof/>
          </w:rPr>
          <w:t>PFMA</w:t>
        </w:r>
        <w:r>
          <w:rPr>
            <w:noProof/>
            <w:webHidden/>
          </w:rPr>
          <w:tab/>
        </w:r>
        <w:r>
          <w:rPr>
            <w:noProof/>
            <w:webHidden/>
          </w:rPr>
          <w:fldChar w:fldCharType="begin"/>
        </w:r>
        <w:r>
          <w:rPr>
            <w:noProof/>
            <w:webHidden/>
          </w:rPr>
          <w:instrText xml:space="preserve"> PAGEREF _Toc113468597 \h </w:instrText>
        </w:r>
        <w:r>
          <w:rPr>
            <w:noProof/>
            <w:webHidden/>
          </w:rPr>
        </w:r>
        <w:r>
          <w:rPr>
            <w:noProof/>
            <w:webHidden/>
          </w:rPr>
          <w:fldChar w:fldCharType="separate"/>
        </w:r>
        <w:r>
          <w:rPr>
            <w:noProof/>
            <w:webHidden/>
          </w:rPr>
          <w:t>44</w:t>
        </w:r>
        <w:r>
          <w:rPr>
            <w:noProof/>
            <w:webHidden/>
          </w:rPr>
          <w:fldChar w:fldCharType="end"/>
        </w:r>
      </w:hyperlink>
    </w:p>
    <w:p w14:paraId="74EC59CF" w14:textId="72244401" w:rsidR="004573FB" w:rsidRDefault="004573FB">
      <w:pPr>
        <w:pStyle w:val="TDC3"/>
        <w:tabs>
          <w:tab w:val="left" w:pos="1100"/>
          <w:tab w:val="right" w:leader="dot" w:pos="8494"/>
        </w:tabs>
        <w:rPr>
          <w:rFonts w:eastAsiaTheme="minorEastAsia"/>
          <w:noProof/>
          <w:lang w:eastAsia="es-ES"/>
        </w:rPr>
      </w:pPr>
      <w:hyperlink w:anchor="_Toc113468598" w:history="1">
        <w:r w:rsidRPr="00481233">
          <w:rPr>
            <w:rStyle w:val="Hipervnculo"/>
            <w:noProof/>
          </w:rPr>
          <w:t>4.6.</w:t>
        </w:r>
        <w:r>
          <w:rPr>
            <w:rFonts w:eastAsiaTheme="minorEastAsia"/>
            <w:noProof/>
            <w:lang w:eastAsia="es-ES"/>
          </w:rPr>
          <w:tab/>
        </w:r>
        <w:r w:rsidRPr="00481233">
          <w:rPr>
            <w:rStyle w:val="Hipervnculo"/>
            <w:noProof/>
          </w:rPr>
          <w:t>Control Plan</w:t>
        </w:r>
        <w:r>
          <w:rPr>
            <w:noProof/>
            <w:webHidden/>
          </w:rPr>
          <w:tab/>
        </w:r>
        <w:r>
          <w:rPr>
            <w:noProof/>
            <w:webHidden/>
          </w:rPr>
          <w:fldChar w:fldCharType="begin"/>
        </w:r>
        <w:r>
          <w:rPr>
            <w:noProof/>
            <w:webHidden/>
          </w:rPr>
          <w:instrText xml:space="preserve"> PAGEREF _Toc113468598 \h </w:instrText>
        </w:r>
        <w:r>
          <w:rPr>
            <w:noProof/>
            <w:webHidden/>
          </w:rPr>
        </w:r>
        <w:r>
          <w:rPr>
            <w:noProof/>
            <w:webHidden/>
          </w:rPr>
          <w:fldChar w:fldCharType="separate"/>
        </w:r>
        <w:r>
          <w:rPr>
            <w:noProof/>
            <w:webHidden/>
          </w:rPr>
          <w:t>45</w:t>
        </w:r>
        <w:r>
          <w:rPr>
            <w:noProof/>
            <w:webHidden/>
          </w:rPr>
          <w:fldChar w:fldCharType="end"/>
        </w:r>
      </w:hyperlink>
    </w:p>
    <w:p w14:paraId="2A3E5DA0" w14:textId="385816B9" w:rsidR="004573FB" w:rsidRDefault="004573FB">
      <w:pPr>
        <w:pStyle w:val="TDC3"/>
        <w:tabs>
          <w:tab w:val="left" w:pos="1100"/>
          <w:tab w:val="right" w:leader="dot" w:pos="8494"/>
        </w:tabs>
        <w:rPr>
          <w:rFonts w:eastAsiaTheme="minorEastAsia"/>
          <w:noProof/>
          <w:lang w:eastAsia="es-ES"/>
        </w:rPr>
      </w:pPr>
      <w:hyperlink w:anchor="_Toc113468599" w:history="1">
        <w:r w:rsidRPr="00481233">
          <w:rPr>
            <w:rStyle w:val="Hipervnculo"/>
            <w:noProof/>
          </w:rPr>
          <w:t>4.7.</w:t>
        </w:r>
        <w:r>
          <w:rPr>
            <w:rFonts w:eastAsiaTheme="minorEastAsia"/>
            <w:noProof/>
            <w:lang w:eastAsia="es-ES"/>
          </w:rPr>
          <w:tab/>
        </w:r>
        <w:r w:rsidRPr="00481233">
          <w:rPr>
            <w:rStyle w:val="Hipervnculo"/>
            <w:noProof/>
          </w:rPr>
          <w:t>Documento de validación</w:t>
        </w:r>
        <w:r>
          <w:rPr>
            <w:noProof/>
            <w:webHidden/>
          </w:rPr>
          <w:tab/>
        </w:r>
        <w:r>
          <w:rPr>
            <w:noProof/>
            <w:webHidden/>
          </w:rPr>
          <w:fldChar w:fldCharType="begin"/>
        </w:r>
        <w:r>
          <w:rPr>
            <w:noProof/>
            <w:webHidden/>
          </w:rPr>
          <w:instrText xml:space="preserve"> PAGEREF _Toc113468599 \h </w:instrText>
        </w:r>
        <w:r>
          <w:rPr>
            <w:noProof/>
            <w:webHidden/>
          </w:rPr>
        </w:r>
        <w:r>
          <w:rPr>
            <w:noProof/>
            <w:webHidden/>
          </w:rPr>
          <w:fldChar w:fldCharType="separate"/>
        </w:r>
        <w:r>
          <w:rPr>
            <w:noProof/>
            <w:webHidden/>
          </w:rPr>
          <w:t>45</w:t>
        </w:r>
        <w:r>
          <w:rPr>
            <w:noProof/>
            <w:webHidden/>
          </w:rPr>
          <w:fldChar w:fldCharType="end"/>
        </w:r>
      </w:hyperlink>
    </w:p>
    <w:p w14:paraId="359A8DAE" w14:textId="4D7E4CAF" w:rsidR="004573FB" w:rsidRDefault="004573FB">
      <w:pPr>
        <w:pStyle w:val="TDC1"/>
        <w:tabs>
          <w:tab w:val="right" w:leader="dot" w:pos="8494"/>
        </w:tabs>
        <w:rPr>
          <w:rFonts w:eastAsiaTheme="minorEastAsia"/>
          <w:noProof/>
          <w:lang w:eastAsia="es-ES"/>
        </w:rPr>
      </w:pPr>
      <w:hyperlink w:anchor="_Toc113468600" w:history="1">
        <w:r w:rsidRPr="00481233">
          <w:rPr>
            <w:rStyle w:val="Hipervnculo"/>
            <w:noProof/>
          </w:rPr>
          <w:t>Capítulo 5. Conclusiones</w:t>
        </w:r>
        <w:r>
          <w:rPr>
            <w:noProof/>
            <w:webHidden/>
          </w:rPr>
          <w:tab/>
        </w:r>
        <w:r>
          <w:rPr>
            <w:noProof/>
            <w:webHidden/>
          </w:rPr>
          <w:fldChar w:fldCharType="begin"/>
        </w:r>
        <w:r>
          <w:rPr>
            <w:noProof/>
            <w:webHidden/>
          </w:rPr>
          <w:instrText xml:space="preserve"> PAGEREF _Toc113468600 \h </w:instrText>
        </w:r>
        <w:r>
          <w:rPr>
            <w:noProof/>
            <w:webHidden/>
          </w:rPr>
        </w:r>
        <w:r>
          <w:rPr>
            <w:noProof/>
            <w:webHidden/>
          </w:rPr>
          <w:fldChar w:fldCharType="separate"/>
        </w:r>
        <w:r>
          <w:rPr>
            <w:noProof/>
            <w:webHidden/>
          </w:rPr>
          <w:t>46</w:t>
        </w:r>
        <w:r>
          <w:rPr>
            <w:noProof/>
            <w:webHidden/>
          </w:rPr>
          <w:fldChar w:fldCharType="end"/>
        </w:r>
      </w:hyperlink>
    </w:p>
    <w:p w14:paraId="053A1BCA" w14:textId="550552B9" w:rsidR="004573FB" w:rsidRDefault="004573FB">
      <w:pPr>
        <w:pStyle w:val="TDC3"/>
        <w:tabs>
          <w:tab w:val="left" w:pos="1100"/>
          <w:tab w:val="right" w:leader="dot" w:pos="8494"/>
        </w:tabs>
        <w:rPr>
          <w:rFonts w:eastAsiaTheme="minorEastAsia"/>
          <w:noProof/>
          <w:lang w:eastAsia="es-ES"/>
        </w:rPr>
      </w:pPr>
      <w:hyperlink w:anchor="_Toc113468601" w:history="1">
        <w:r w:rsidRPr="00481233">
          <w:rPr>
            <w:rStyle w:val="Hipervnculo"/>
            <w:noProof/>
          </w:rPr>
          <w:t>5.1.</w:t>
        </w:r>
        <w:r>
          <w:rPr>
            <w:rFonts w:eastAsiaTheme="minorEastAsia"/>
            <w:noProof/>
            <w:lang w:eastAsia="es-ES"/>
          </w:rPr>
          <w:tab/>
        </w:r>
        <w:r w:rsidRPr="00481233">
          <w:rPr>
            <w:rStyle w:val="Hipervnculo"/>
            <w:noProof/>
          </w:rPr>
          <w:t>Conclusiones sobre la evaluación económica</w:t>
        </w:r>
        <w:r>
          <w:rPr>
            <w:noProof/>
            <w:webHidden/>
          </w:rPr>
          <w:tab/>
        </w:r>
        <w:r>
          <w:rPr>
            <w:noProof/>
            <w:webHidden/>
          </w:rPr>
          <w:fldChar w:fldCharType="begin"/>
        </w:r>
        <w:r>
          <w:rPr>
            <w:noProof/>
            <w:webHidden/>
          </w:rPr>
          <w:instrText xml:space="preserve"> PAGEREF _Toc113468601 \h </w:instrText>
        </w:r>
        <w:r>
          <w:rPr>
            <w:noProof/>
            <w:webHidden/>
          </w:rPr>
        </w:r>
        <w:r>
          <w:rPr>
            <w:noProof/>
            <w:webHidden/>
          </w:rPr>
          <w:fldChar w:fldCharType="separate"/>
        </w:r>
        <w:r>
          <w:rPr>
            <w:noProof/>
            <w:webHidden/>
          </w:rPr>
          <w:t>48</w:t>
        </w:r>
        <w:r>
          <w:rPr>
            <w:noProof/>
            <w:webHidden/>
          </w:rPr>
          <w:fldChar w:fldCharType="end"/>
        </w:r>
      </w:hyperlink>
    </w:p>
    <w:p w14:paraId="2148C41D" w14:textId="07264F15" w:rsidR="004573FB" w:rsidRDefault="004573FB">
      <w:pPr>
        <w:pStyle w:val="TDC3"/>
        <w:tabs>
          <w:tab w:val="left" w:pos="1100"/>
          <w:tab w:val="right" w:leader="dot" w:pos="8494"/>
        </w:tabs>
        <w:rPr>
          <w:rFonts w:eastAsiaTheme="minorEastAsia"/>
          <w:noProof/>
          <w:lang w:eastAsia="es-ES"/>
        </w:rPr>
      </w:pPr>
      <w:hyperlink w:anchor="_Toc113468602" w:history="1">
        <w:r w:rsidRPr="00481233">
          <w:rPr>
            <w:rStyle w:val="Hipervnculo"/>
            <w:noProof/>
          </w:rPr>
          <w:t>5.2.</w:t>
        </w:r>
        <w:r>
          <w:rPr>
            <w:rFonts w:eastAsiaTheme="minorEastAsia"/>
            <w:noProof/>
            <w:lang w:eastAsia="es-ES"/>
          </w:rPr>
          <w:tab/>
        </w:r>
        <w:r w:rsidRPr="00481233">
          <w:rPr>
            <w:rStyle w:val="Hipervnculo"/>
            <w:noProof/>
          </w:rPr>
          <w:t>Conclusiones sobre la programación</w:t>
        </w:r>
        <w:r>
          <w:rPr>
            <w:noProof/>
            <w:webHidden/>
          </w:rPr>
          <w:tab/>
        </w:r>
        <w:r>
          <w:rPr>
            <w:noProof/>
            <w:webHidden/>
          </w:rPr>
          <w:fldChar w:fldCharType="begin"/>
        </w:r>
        <w:r>
          <w:rPr>
            <w:noProof/>
            <w:webHidden/>
          </w:rPr>
          <w:instrText xml:space="preserve"> PAGEREF _Toc113468602 \h </w:instrText>
        </w:r>
        <w:r>
          <w:rPr>
            <w:noProof/>
            <w:webHidden/>
          </w:rPr>
        </w:r>
        <w:r>
          <w:rPr>
            <w:noProof/>
            <w:webHidden/>
          </w:rPr>
          <w:fldChar w:fldCharType="separate"/>
        </w:r>
        <w:r>
          <w:rPr>
            <w:noProof/>
            <w:webHidden/>
          </w:rPr>
          <w:t>48</w:t>
        </w:r>
        <w:r>
          <w:rPr>
            <w:noProof/>
            <w:webHidden/>
          </w:rPr>
          <w:fldChar w:fldCharType="end"/>
        </w:r>
      </w:hyperlink>
    </w:p>
    <w:p w14:paraId="7F985B0E" w14:textId="1756D7C5" w:rsidR="004573FB" w:rsidRDefault="004573FB">
      <w:pPr>
        <w:pStyle w:val="TDC3"/>
        <w:tabs>
          <w:tab w:val="left" w:pos="1100"/>
          <w:tab w:val="right" w:leader="dot" w:pos="8494"/>
        </w:tabs>
        <w:rPr>
          <w:rFonts w:eastAsiaTheme="minorEastAsia"/>
          <w:noProof/>
          <w:lang w:eastAsia="es-ES"/>
        </w:rPr>
      </w:pPr>
      <w:hyperlink w:anchor="_Toc113468603" w:history="1">
        <w:r w:rsidRPr="00481233">
          <w:rPr>
            <w:rStyle w:val="Hipervnculo"/>
            <w:noProof/>
          </w:rPr>
          <w:t>5.3.</w:t>
        </w:r>
        <w:r>
          <w:rPr>
            <w:rFonts w:eastAsiaTheme="minorEastAsia"/>
            <w:noProof/>
            <w:lang w:eastAsia="es-ES"/>
          </w:rPr>
          <w:tab/>
        </w:r>
        <w:r w:rsidRPr="00481233">
          <w:rPr>
            <w:rStyle w:val="Hipervnculo"/>
            <w:noProof/>
          </w:rPr>
          <w:t>Conclusiones sobre la producción</w:t>
        </w:r>
        <w:r>
          <w:rPr>
            <w:noProof/>
            <w:webHidden/>
          </w:rPr>
          <w:tab/>
        </w:r>
        <w:r>
          <w:rPr>
            <w:noProof/>
            <w:webHidden/>
          </w:rPr>
          <w:fldChar w:fldCharType="begin"/>
        </w:r>
        <w:r>
          <w:rPr>
            <w:noProof/>
            <w:webHidden/>
          </w:rPr>
          <w:instrText xml:space="preserve"> PAGEREF _Toc113468603 \h </w:instrText>
        </w:r>
        <w:r>
          <w:rPr>
            <w:noProof/>
            <w:webHidden/>
          </w:rPr>
        </w:r>
        <w:r>
          <w:rPr>
            <w:noProof/>
            <w:webHidden/>
          </w:rPr>
          <w:fldChar w:fldCharType="separate"/>
        </w:r>
        <w:r>
          <w:rPr>
            <w:noProof/>
            <w:webHidden/>
          </w:rPr>
          <w:t>48</w:t>
        </w:r>
        <w:r>
          <w:rPr>
            <w:noProof/>
            <w:webHidden/>
          </w:rPr>
          <w:fldChar w:fldCharType="end"/>
        </w:r>
      </w:hyperlink>
    </w:p>
    <w:p w14:paraId="12EA3614" w14:textId="0D9B509D" w:rsidR="004573FB" w:rsidRDefault="004573FB">
      <w:pPr>
        <w:pStyle w:val="TDC3"/>
        <w:tabs>
          <w:tab w:val="left" w:pos="1100"/>
          <w:tab w:val="right" w:leader="dot" w:pos="8494"/>
        </w:tabs>
        <w:rPr>
          <w:rFonts w:eastAsiaTheme="minorEastAsia"/>
          <w:noProof/>
          <w:lang w:eastAsia="es-ES"/>
        </w:rPr>
      </w:pPr>
      <w:hyperlink w:anchor="_Toc113468604" w:history="1">
        <w:r w:rsidRPr="00481233">
          <w:rPr>
            <w:rStyle w:val="Hipervnculo"/>
            <w:noProof/>
          </w:rPr>
          <w:t>5.4.</w:t>
        </w:r>
        <w:r>
          <w:rPr>
            <w:rFonts w:eastAsiaTheme="minorEastAsia"/>
            <w:noProof/>
            <w:lang w:eastAsia="es-ES"/>
          </w:rPr>
          <w:tab/>
        </w:r>
        <w:r w:rsidRPr="00481233">
          <w:rPr>
            <w:rStyle w:val="Hipervnculo"/>
            <w:noProof/>
          </w:rPr>
          <w:t>Conclusiones generales</w:t>
        </w:r>
        <w:r>
          <w:rPr>
            <w:noProof/>
            <w:webHidden/>
          </w:rPr>
          <w:tab/>
        </w:r>
        <w:r>
          <w:rPr>
            <w:noProof/>
            <w:webHidden/>
          </w:rPr>
          <w:fldChar w:fldCharType="begin"/>
        </w:r>
        <w:r>
          <w:rPr>
            <w:noProof/>
            <w:webHidden/>
          </w:rPr>
          <w:instrText xml:space="preserve"> PAGEREF _Toc113468604 \h </w:instrText>
        </w:r>
        <w:r>
          <w:rPr>
            <w:noProof/>
            <w:webHidden/>
          </w:rPr>
        </w:r>
        <w:r>
          <w:rPr>
            <w:noProof/>
            <w:webHidden/>
          </w:rPr>
          <w:fldChar w:fldCharType="separate"/>
        </w:r>
        <w:r>
          <w:rPr>
            <w:noProof/>
            <w:webHidden/>
          </w:rPr>
          <w:t>49</w:t>
        </w:r>
        <w:r>
          <w:rPr>
            <w:noProof/>
            <w:webHidden/>
          </w:rPr>
          <w:fldChar w:fldCharType="end"/>
        </w:r>
      </w:hyperlink>
    </w:p>
    <w:p w14:paraId="3E2958D6" w14:textId="506BFC9F" w:rsidR="004573FB" w:rsidRDefault="004573FB">
      <w:pPr>
        <w:pStyle w:val="TDC1"/>
        <w:tabs>
          <w:tab w:val="right" w:leader="dot" w:pos="8494"/>
        </w:tabs>
        <w:rPr>
          <w:rFonts w:eastAsiaTheme="minorEastAsia"/>
          <w:noProof/>
          <w:lang w:eastAsia="es-ES"/>
        </w:rPr>
      </w:pPr>
      <w:hyperlink w:anchor="_Toc113468605" w:history="1">
        <w:r w:rsidRPr="00481233">
          <w:rPr>
            <w:rStyle w:val="Hipervnculo"/>
            <w:noProof/>
          </w:rPr>
          <w:t>Capítulo 6. Bibliografía</w:t>
        </w:r>
        <w:r>
          <w:rPr>
            <w:noProof/>
            <w:webHidden/>
          </w:rPr>
          <w:tab/>
        </w:r>
        <w:r>
          <w:rPr>
            <w:noProof/>
            <w:webHidden/>
          </w:rPr>
          <w:fldChar w:fldCharType="begin"/>
        </w:r>
        <w:r>
          <w:rPr>
            <w:noProof/>
            <w:webHidden/>
          </w:rPr>
          <w:instrText xml:space="preserve"> PAGEREF _Toc113468605 \h </w:instrText>
        </w:r>
        <w:r>
          <w:rPr>
            <w:noProof/>
            <w:webHidden/>
          </w:rPr>
        </w:r>
        <w:r>
          <w:rPr>
            <w:noProof/>
            <w:webHidden/>
          </w:rPr>
          <w:fldChar w:fldCharType="separate"/>
        </w:r>
        <w:r>
          <w:rPr>
            <w:noProof/>
            <w:webHidden/>
          </w:rPr>
          <w:t>50</w:t>
        </w:r>
        <w:r>
          <w:rPr>
            <w:noProof/>
            <w:webHidden/>
          </w:rPr>
          <w:fldChar w:fldCharType="end"/>
        </w:r>
      </w:hyperlink>
    </w:p>
    <w:p w14:paraId="407BE141" w14:textId="5341CCBA"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3CD0A5F3" w14:textId="7EEFB179" w:rsidR="00A735C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3186827" w:history="1">
        <w:r w:rsidR="00A735C0" w:rsidRPr="00155EC5">
          <w:rPr>
            <w:rStyle w:val="Hipervnculo"/>
            <w:noProof/>
          </w:rPr>
          <w:t>Figura 1. HFD-1068 Semi-Automatic High-Precision Solder Paste Printer</w:t>
        </w:r>
        <w:r w:rsidR="00A735C0">
          <w:rPr>
            <w:noProof/>
            <w:webHidden/>
          </w:rPr>
          <w:tab/>
        </w:r>
        <w:r w:rsidR="00A735C0">
          <w:rPr>
            <w:noProof/>
            <w:webHidden/>
          </w:rPr>
          <w:fldChar w:fldCharType="begin"/>
        </w:r>
        <w:r w:rsidR="00A735C0">
          <w:rPr>
            <w:noProof/>
            <w:webHidden/>
          </w:rPr>
          <w:instrText xml:space="preserve"> PAGEREF _Toc113186827 \h </w:instrText>
        </w:r>
        <w:r w:rsidR="00A735C0">
          <w:rPr>
            <w:noProof/>
            <w:webHidden/>
          </w:rPr>
        </w:r>
        <w:r w:rsidR="00A735C0">
          <w:rPr>
            <w:noProof/>
            <w:webHidden/>
          </w:rPr>
          <w:fldChar w:fldCharType="separate"/>
        </w:r>
        <w:r w:rsidR="00A735C0">
          <w:rPr>
            <w:noProof/>
            <w:webHidden/>
          </w:rPr>
          <w:t>9</w:t>
        </w:r>
        <w:r w:rsidR="00A735C0">
          <w:rPr>
            <w:noProof/>
            <w:webHidden/>
          </w:rPr>
          <w:fldChar w:fldCharType="end"/>
        </w:r>
      </w:hyperlink>
    </w:p>
    <w:p w14:paraId="2B7B3F4F" w14:textId="409726BF" w:rsidR="00A735C0" w:rsidRDefault="00000000">
      <w:pPr>
        <w:pStyle w:val="TDC1"/>
        <w:tabs>
          <w:tab w:val="right" w:leader="dot" w:pos="8494"/>
        </w:tabs>
        <w:rPr>
          <w:rFonts w:eastAsiaTheme="minorEastAsia"/>
          <w:noProof/>
          <w:lang w:eastAsia="es-ES"/>
        </w:rPr>
      </w:pPr>
      <w:hyperlink w:anchor="_Toc113186828" w:history="1">
        <w:r w:rsidR="00A735C0" w:rsidRPr="00155EC5">
          <w:rPr>
            <w:rStyle w:val="Hipervnculo"/>
            <w:noProof/>
          </w:rPr>
          <w:t>Figura 1.5. HFD-1068 Semi-Automatic High-Precision Solder Paste Printer</w:t>
        </w:r>
        <w:r w:rsidR="00A735C0">
          <w:rPr>
            <w:noProof/>
            <w:webHidden/>
          </w:rPr>
          <w:tab/>
        </w:r>
        <w:r w:rsidR="00A735C0">
          <w:rPr>
            <w:noProof/>
            <w:webHidden/>
          </w:rPr>
          <w:fldChar w:fldCharType="begin"/>
        </w:r>
        <w:r w:rsidR="00A735C0">
          <w:rPr>
            <w:noProof/>
            <w:webHidden/>
          </w:rPr>
          <w:instrText xml:space="preserve"> PAGEREF _Toc113186828 \h </w:instrText>
        </w:r>
        <w:r w:rsidR="00A735C0">
          <w:rPr>
            <w:noProof/>
            <w:webHidden/>
          </w:rPr>
        </w:r>
        <w:r w:rsidR="00A735C0">
          <w:rPr>
            <w:noProof/>
            <w:webHidden/>
          </w:rPr>
          <w:fldChar w:fldCharType="separate"/>
        </w:r>
        <w:r w:rsidR="00A735C0">
          <w:rPr>
            <w:noProof/>
            <w:webHidden/>
          </w:rPr>
          <w:t>9</w:t>
        </w:r>
        <w:r w:rsidR="00A735C0">
          <w:rPr>
            <w:noProof/>
            <w:webHidden/>
          </w:rPr>
          <w:fldChar w:fldCharType="end"/>
        </w:r>
      </w:hyperlink>
    </w:p>
    <w:p w14:paraId="32387FFC" w14:textId="70310E01" w:rsidR="00A735C0" w:rsidRDefault="00000000">
      <w:pPr>
        <w:pStyle w:val="TDC1"/>
        <w:tabs>
          <w:tab w:val="right" w:leader="dot" w:pos="8494"/>
        </w:tabs>
        <w:rPr>
          <w:rFonts w:eastAsiaTheme="minorEastAsia"/>
          <w:noProof/>
          <w:lang w:eastAsia="es-ES"/>
        </w:rPr>
      </w:pPr>
      <w:hyperlink w:anchor="_Toc113186829" w:history="1">
        <w:r w:rsidR="00A735C0" w:rsidRPr="00155EC5">
          <w:rPr>
            <w:rStyle w:val="Hipervnculo"/>
            <w:noProof/>
          </w:rPr>
          <w:t>Figura 2. YS350 Semi-Automatic Stencil Printer</w:t>
        </w:r>
        <w:r w:rsidR="00A735C0">
          <w:rPr>
            <w:noProof/>
            <w:webHidden/>
          </w:rPr>
          <w:tab/>
        </w:r>
        <w:r w:rsidR="00A735C0">
          <w:rPr>
            <w:noProof/>
            <w:webHidden/>
          </w:rPr>
          <w:fldChar w:fldCharType="begin"/>
        </w:r>
        <w:r w:rsidR="00A735C0">
          <w:rPr>
            <w:noProof/>
            <w:webHidden/>
          </w:rPr>
          <w:instrText xml:space="preserve"> PAGEREF _Toc113186829 \h </w:instrText>
        </w:r>
        <w:r w:rsidR="00A735C0">
          <w:rPr>
            <w:noProof/>
            <w:webHidden/>
          </w:rPr>
        </w:r>
        <w:r w:rsidR="00A735C0">
          <w:rPr>
            <w:noProof/>
            <w:webHidden/>
          </w:rPr>
          <w:fldChar w:fldCharType="separate"/>
        </w:r>
        <w:r w:rsidR="00A735C0">
          <w:rPr>
            <w:noProof/>
            <w:webHidden/>
          </w:rPr>
          <w:t>10</w:t>
        </w:r>
        <w:r w:rsidR="00A735C0">
          <w:rPr>
            <w:noProof/>
            <w:webHidden/>
          </w:rPr>
          <w:fldChar w:fldCharType="end"/>
        </w:r>
      </w:hyperlink>
    </w:p>
    <w:p w14:paraId="3C92A88F" w14:textId="5BA0D796" w:rsidR="00A735C0" w:rsidRDefault="00000000">
      <w:pPr>
        <w:pStyle w:val="TDC1"/>
        <w:tabs>
          <w:tab w:val="right" w:leader="dot" w:pos="8494"/>
        </w:tabs>
        <w:rPr>
          <w:rFonts w:eastAsiaTheme="minorEastAsia"/>
          <w:noProof/>
          <w:lang w:eastAsia="es-ES"/>
        </w:rPr>
      </w:pPr>
      <w:hyperlink w:anchor="_Toc113186830" w:history="1">
        <w:r w:rsidR="00A735C0" w:rsidRPr="00155EC5">
          <w:rPr>
            <w:rStyle w:val="Hipervnculo"/>
            <w:noProof/>
          </w:rPr>
          <w:t>Figura 3. SMT Semiautomatic-Printer Mirai</w:t>
        </w:r>
        <w:r w:rsidR="00A735C0">
          <w:rPr>
            <w:noProof/>
            <w:webHidden/>
          </w:rPr>
          <w:tab/>
        </w:r>
        <w:r w:rsidR="00A735C0">
          <w:rPr>
            <w:noProof/>
            <w:webHidden/>
          </w:rPr>
          <w:fldChar w:fldCharType="begin"/>
        </w:r>
        <w:r w:rsidR="00A735C0">
          <w:rPr>
            <w:noProof/>
            <w:webHidden/>
          </w:rPr>
          <w:instrText xml:space="preserve"> PAGEREF _Toc113186830 \h </w:instrText>
        </w:r>
        <w:r w:rsidR="00A735C0">
          <w:rPr>
            <w:noProof/>
            <w:webHidden/>
          </w:rPr>
        </w:r>
        <w:r w:rsidR="00A735C0">
          <w:rPr>
            <w:noProof/>
            <w:webHidden/>
          </w:rPr>
          <w:fldChar w:fldCharType="separate"/>
        </w:r>
        <w:r w:rsidR="00A735C0">
          <w:rPr>
            <w:noProof/>
            <w:webHidden/>
          </w:rPr>
          <w:t>11</w:t>
        </w:r>
        <w:r w:rsidR="00A735C0">
          <w:rPr>
            <w:noProof/>
            <w:webHidden/>
          </w:rPr>
          <w:fldChar w:fldCharType="end"/>
        </w:r>
      </w:hyperlink>
    </w:p>
    <w:p w14:paraId="615950C3" w14:textId="4F0A4270" w:rsidR="00A735C0" w:rsidRDefault="00000000">
      <w:pPr>
        <w:pStyle w:val="TDC1"/>
        <w:tabs>
          <w:tab w:val="right" w:leader="dot" w:pos="8494"/>
        </w:tabs>
        <w:rPr>
          <w:rFonts w:eastAsiaTheme="minorEastAsia"/>
          <w:noProof/>
          <w:lang w:eastAsia="es-ES"/>
        </w:rPr>
      </w:pPr>
      <w:hyperlink w:anchor="_Toc113186831" w:history="1">
        <w:r w:rsidR="00A735C0" w:rsidRPr="00155EC5">
          <w:rPr>
            <w:rStyle w:val="Hipervnculo"/>
            <w:noProof/>
          </w:rPr>
          <w:t>Figura 4. Neoden 3V Avanced</w:t>
        </w:r>
        <w:r w:rsidR="00A735C0">
          <w:rPr>
            <w:noProof/>
            <w:webHidden/>
          </w:rPr>
          <w:tab/>
        </w:r>
        <w:r w:rsidR="00A735C0">
          <w:rPr>
            <w:noProof/>
            <w:webHidden/>
          </w:rPr>
          <w:fldChar w:fldCharType="begin"/>
        </w:r>
        <w:r w:rsidR="00A735C0">
          <w:rPr>
            <w:noProof/>
            <w:webHidden/>
          </w:rPr>
          <w:instrText xml:space="preserve"> PAGEREF _Toc113186831 \h </w:instrText>
        </w:r>
        <w:r w:rsidR="00A735C0">
          <w:rPr>
            <w:noProof/>
            <w:webHidden/>
          </w:rPr>
        </w:r>
        <w:r w:rsidR="00A735C0">
          <w:rPr>
            <w:noProof/>
            <w:webHidden/>
          </w:rPr>
          <w:fldChar w:fldCharType="separate"/>
        </w:r>
        <w:r w:rsidR="00A735C0">
          <w:rPr>
            <w:noProof/>
            <w:webHidden/>
          </w:rPr>
          <w:t>12</w:t>
        </w:r>
        <w:r w:rsidR="00A735C0">
          <w:rPr>
            <w:noProof/>
            <w:webHidden/>
          </w:rPr>
          <w:fldChar w:fldCharType="end"/>
        </w:r>
      </w:hyperlink>
    </w:p>
    <w:p w14:paraId="3A7C2860" w14:textId="64CE1080" w:rsidR="00A735C0" w:rsidRDefault="00000000">
      <w:pPr>
        <w:pStyle w:val="TDC1"/>
        <w:tabs>
          <w:tab w:val="right" w:leader="dot" w:pos="8494"/>
        </w:tabs>
        <w:rPr>
          <w:rFonts w:eastAsiaTheme="minorEastAsia"/>
          <w:noProof/>
          <w:lang w:eastAsia="es-ES"/>
        </w:rPr>
      </w:pPr>
      <w:hyperlink w:anchor="_Toc113186832" w:history="1">
        <w:r w:rsidR="00A735C0" w:rsidRPr="00155EC5">
          <w:rPr>
            <w:rStyle w:val="Hipervnculo"/>
            <w:noProof/>
          </w:rPr>
          <w:t>Figura 5. Autotonik BS281 Pick and Place</w:t>
        </w:r>
        <w:r w:rsidR="00A735C0">
          <w:rPr>
            <w:noProof/>
            <w:webHidden/>
          </w:rPr>
          <w:tab/>
        </w:r>
        <w:r w:rsidR="00A735C0">
          <w:rPr>
            <w:noProof/>
            <w:webHidden/>
          </w:rPr>
          <w:fldChar w:fldCharType="begin"/>
        </w:r>
        <w:r w:rsidR="00A735C0">
          <w:rPr>
            <w:noProof/>
            <w:webHidden/>
          </w:rPr>
          <w:instrText xml:space="preserve"> PAGEREF _Toc113186832 \h </w:instrText>
        </w:r>
        <w:r w:rsidR="00A735C0">
          <w:rPr>
            <w:noProof/>
            <w:webHidden/>
          </w:rPr>
        </w:r>
        <w:r w:rsidR="00A735C0">
          <w:rPr>
            <w:noProof/>
            <w:webHidden/>
          </w:rPr>
          <w:fldChar w:fldCharType="separate"/>
        </w:r>
        <w:r w:rsidR="00A735C0">
          <w:rPr>
            <w:noProof/>
            <w:webHidden/>
          </w:rPr>
          <w:t>14</w:t>
        </w:r>
        <w:r w:rsidR="00A735C0">
          <w:rPr>
            <w:noProof/>
            <w:webHidden/>
          </w:rPr>
          <w:fldChar w:fldCharType="end"/>
        </w:r>
      </w:hyperlink>
    </w:p>
    <w:p w14:paraId="4825B50E" w14:textId="5BAB8E4E" w:rsidR="00A735C0" w:rsidRDefault="00000000">
      <w:pPr>
        <w:pStyle w:val="TDC1"/>
        <w:tabs>
          <w:tab w:val="right" w:leader="dot" w:pos="8494"/>
        </w:tabs>
        <w:rPr>
          <w:rFonts w:eastAsiaTheme="minorEastAsia"/>
          <w:noProof/>
          <w:lang w:eastAsia="es-ES"/>
        </w:rPr>
      </w:pPr>
      <w:hyperlink w:anchor="_Toc113186833" w:history="1">
        <w:r w:rsidR="00A735C0" w:rsidRPr="00155EC5">
          <w:rPr>
            <w:rStyle w:val="Hipervnculo"/>
            <w:noProof/>
          </w:rPr>
          <w:t>Figura 6. Neoden 4</w:t>
        </w:r>
        <w:r w:rsidR="00A735C0">
          <w:rPr>
            <w:noProof/>
            <w:webHidden/>
          </w:rPr>
          <w:tab/>
        </w:r>
        <w:r w:rsidR="00A735C0">
          <w:rPr>
            <w:noProof/>
            <w:webHidden/>
          </w:rPr>
          <w:fldChar w:fldCharType="begin"/>
        </w:r>
        <w:r w:rsidR="00A735C0">
          <w:rPr>
            <w:noProof/>
            <w:webHidden/>
          </w:rPr>
          <w:instrText xml:space="preserve"> PAGEREF _Toc113186833 \h </w:instrText>
        </w:r>
        <w:r w:rsidR="00A735C0">
          <w:rPr>
            <w:noProof/>
            <w:webHidden/>
          </w:rPr>
        </w:r>
        <w:r w:rsidR="00A735C0">
          <w:rPr>
            <w:noProof/>
            <w:webHidden/>
          </w:rPr>
          <w:fldChar w:fldCharType="separate"/>
        </w:r>
        <w:r w:rsidR="00A735C0">
          <w:rPr>
            <w:noProof/>
            <w:webHidden/>
          </w:rPr>
          <w:t>15</w:t>
        </w:r>
        <w:r w:rsidR="00A735C0">
          <w:rPr>
            <w:noProof/>
            <w:webHidden/>
          </w:rPr>
          <w:fldChar w:fldCharType="end"/>
        </w:r>
      </w:hyperlink>
    </w:p>
    <w:p w14:paraId="699FAD2E" w14:textId="4CFB35C7" w:rsidR="00A735C0" w:rsidRDefault="00000000">
      <w:pPr>
        <w:pStyle w:val="TDC1"/>
        <w:tabs>
          <w:tab w:val="right" w:leader="dot" w:pos="8494"/>
        </w:tabs>
        <w:rPr>
          <w:rFonts w:eastAsiaTheme="minorEastAsia"/>
          <w:noProof/>
          <w:lang w:eastAsia="es-ES"/>
        </w:rPr>
      </w:pPr>
      <w:hyperlink w:anchor="_Toc113186834" w:history="1">
        <w:r w:rsidR="00A735C0" w:rsidRPr="00155EC5">
          <w:rPr>
            <w:rStyle w:val="Hipervnculo"/>
            <w:noProof/>
          </w:rPr>
          <w:t>Figura 7. Neoden IN6 Reflow Oven</w:t>
        </w:r>
        <w:r w:rsidR="00A735C0">
          <w:rPr>
            <w:noProof/>
            <w:webHidden/>
          </w:rPr>
          <w:tab/>
        </w:r>
        <w:r w:rsidR="00A735C0">
          <w:rPr>
            <w:noProof/>
            <w:webHidden/>
          </w:rPr>
          <w:fldChar w:fldCharType="begin"/>
        </w:r>
        <w:r w:rsidR="00A735C0">
          <w:rPr>
            <w:noProof/>
            <w:webHidden/>
          </w:rPr>
          <w:instrText xml:space="preserve"> PAGEREF _Toc113186834 \h </w:instrText>
        </w:r>
        <w:r w:rsidR="00A735C0">
          <w:rPr>
            <w:noProof/>
            <w:webHidden/>
          </w:rPr>
        </w:r>
        <w:r w:rsidR="00A735C0">
          <w:rPr>
            <w:noProof/>
            <w:webHidden/>
          </w:rPr>
          <w:fldChar w:fldCharType="separate"/>
        </w:r>
        <w:r w:rsidR="00A735C0">
          <w:rPr>
            <w:noProof/>
            <w:webHidden/>
          </w:rPr>
          <w:t>17</w:t>
        </w:r>
        <w:r w:rsidR="00A735C0">
          <w:rPr>
            <w:noProof/>
            <w:webHidden/>
          </w:rPr>
          <w:fldChar w:fldCharType="end"/>
        </w:r>
      </w:hyperlink>
    </w:p>
    <w:p w14:paraId="2DC3A869" w14:textId="5E02C1E7" w:rsidR="00A735C0" w:rsidRDefault="00000000">
      <w:pPr>
        <w:pStyle w:val="TDC1"/>
        <w:tabs>
          <w:tab w:val="right" w:leader="dot" w:pos="8494"/>
        </w:tabs>
        <w:rPr>
          <w:rFonts w:eastAsiaTheme="minorEastAsia"/>
          <w:noProof/>
          <w:lang w:eastAsia="es-ES"/>
        </w:rPr>
      </w:pPr>
      <w:hyperlink w:anchor="_Toc113186835" w:history="1">
        <w:r w:rsidR="00A735C0" w:rsidRPr="00155EC5">
          <w:rPr>
            <w:rStyle w:val="Hipervnculo"/>
            <w:noProof/>
          </w:rPr>
          <w:t>Figura 8. MD-F630-C</w:t>
        </w:r>
        <w:r w:rsidR="00A735C0">
          <w:rPr>
            <w:noProof/>
            <w:webHidden/>
          </w:rPr>
          <w:tab/>
        </w:r>
        <w:r w:rsidR="00A735C0">
          <w:rPr>
            <w:noProof/>
            <w:webHidden/>
          </w:rPr>
          <w:fldChar w:fldCharType="begin"/>
        </w:r>
        <w:r w:rsidR="00A735C0">
          <w:rPr>
            <w:noProof/>
            <w:webHidden/>
          </w:rPr>
          <w:instrText xml:space="preserve"> PAGEREF _Toc113186835 \h </w:instrText>
        </w:r>
        <w:r w:rsidR="00A735C0">
          <w:rPr>
            <w:noProof/>
            <w:webHidden/>
          </w:rPr>
        </w:r>
        <w:r w:rsidR="00A735C0">
          <w:rPr>
            <w:noProof/>
            <w:webHidden/>
          </w:rPr>
          <w:fldChar w:fldCharType="separate"/>
        </w:r>
        <w:r w:rsidR="00A735C0">
          <w:rPr>
            <w:noProof/>
            <w:webHidden/>
          </w:rPr>
          <w:t>18</w:t>
        </w:r>
        <w:r w:rsidR="00A735C0">
          <w:rPr>
            <w:noProof/>
            <w:webHidden/>
          </w:rPr>
          <w:fldChar w:fldCharType="end"/>
        </w:r>
      </w:hyperlink>
    </w:p>
    <w:p w14:paraId="462090CC" w14:textId="7F9945B9" w:rsidR="00A735C0" w:rsidRDefault="00000000">
      <w:pPr>
        <w:pStyle w:val="TDC1"/>
        <w:tabs>
          <w:tab w:val="right" w:leader="dot" w:pos="8494"/>
        </w:tabs>
        <w:rPr>
          <w:rFonts w:eastAsiaTheme="minorEastAsia"/>
          <w:noProof/>
          <w:lang w:eastAsia="es-ES"/>
        </w:rPr>
      </w:pPr>
      <w:hyperlink w:anchor="_Toc113186836" w:history="1">
        <w:r w:rsidR="00A735C0" w:rsidRPr="00155EC5">
          <w:rPr>
            <w:rStyle w:val="Hipervnculo"/>
            <w:noProof/>
          </w:rPr>
          <w:t>Figura 9. SMT AOI Online Machine</w:t>
        </w:r>
        <w:r w:rsidR="00A735C0">
          <w:rPr>
            <w:noProof/>
            <w:webHidden/>
          </w:rPr>
          <w:tab/>
        </w:r>
        <w:r w:rsidR="00A735C0">
          <w:rPr>
            <w:noProof/>
            <w:webHidden/>
          </w:rPr>
          <w:fldChar w:fldCharType="begin"/>
        </w:r>
        <w:r w:rsidR="00A735C0">
          <w:rPr>
            <w:noProof/>
            <w:webHidden/>
          </w:rPr>
          <w:instrText xml:space="preserve"> PAGEREF _Toc113186836 \h </w:instrText>
        </w:r>
        <w:r w:rsidR="00A735C0">
          <w:rPr>
            <w:noProof/>
            <w:webHidden/>
          </w:rPr>
        </w:r>
        <w:r w:rsidR="00A735C0">
          <w:rPr>
            <w:noProof/>
            <w:webHidden/>
          </w:rPr>
          <w:fldChar w:fldCharType="separate"/>
        </w:r>
        <w:r w:rsidR="00A735C0">
          <w:rPr>
            <w:noProof/>
            <w:webHidden/>
          </w:rPr>
          <w:t>20</w:t>
        </w:r>
        <w:r w:rsidR="00A735C0">
          <w:rPr>
            <w:noProof/>
            <w:webHidden/>
          </w:rPr>
          <w:fldChar w:fldCharType="end"/>
        </w:r>
      </w:hyperlink>
    </w:p>
    <w:p w14:paraId="6A5FB4FA" w14:textId="4AE03510" w:rsidR="00A735C0" w:rsidRDefault="00000000">
      <w:pPr>
        <w:pStyle w:val="TDC1"/>
        <w:tabs>
          <w:tab w:val="right" w:leader="dot" w:pos="8494"/>
        </w:tabs>
        <w:rPr>
          <w:rFonts w:eastAsiaTheme="minorEastAsia"/>
          <w:noProof/>
          <w:lang w:eastAsia="es-ES"/>
        </w:rPr>
      </w:pPr>
      <w:hyperlink w:anchor="_Toc113186837" w:history="1">
        <w:r w:rsidR="00A735C0" w:rsidRPr="00155EC5">
          <w:rPr>
            <w:rStyle w:val="Hipervnculo"/>
            <w:noProof/>
          </w:rPr>
          <w:t>Figura 10. Marantz X22</w:t>
        </w:r>
        <w:r w:rsidR="00A735C0">
          <w:rPr>
            <w:noProof/>
            <w:webHidden/>
          </w:rPr>
          <w:tab/>
        </w:r>
        <w:r w:rsidR="00A735C0">
          <w:rPr>
            <w:noProof/>
            <w:webHidden/>
          </w:rPr>
          <w:fldChar w:fldCharType="begin"/>
        </w:r>
        <w:r w:rsidR="00A735C0">
          <w:rPr>
            <w:noProof/>
            <w:webHidden/>
          </w:rPr>
          <w:instrText xml:space="preserve"> PAGEREF _Toc113186837 \h </w:instrText>
        </w:r>
        <w:r w:rsidR="00A735C0">
          <w:rPr>
            <w:noProof/>
            <w:webHidden/>
          </w:rPr>
        </w:r>
        <w:r w:rsidR="00A735C0">
          <w:rPr>
            <w:noProof/>
            <w:webHidden/>
          </w:rPr>
          <w:fldChar w:fldCharType="separate"/>
        </w:r>
        <w:r w:rsidR="00A735C0">
          <w:rPr>
            <w:noProof/>
            <w:webHidden/>
          </w:rPr>
          <w:t>21</w:t>
        </w:r>
        <w:r w:rsidR="00A735C0">
          <w:rPr>
            <w:noProof/>
            <w:webHidden/>
          </w:rPr>
          <w:fldChar w:fldCharType="end"/>
        </w:r>
      </w:hyperlink>
    </w:p>
    <w:p w14:paraId="74AED6F9" w14:textId="4B03B5A5" w:rsidR="00A735C0" w:rsidRDefault="00000000">
      <w:pPr>
        <w:pStyle w:val="TDC1"/>
        <w:tabs>
          <w:tab w:val="right" w:leader="dot" w:pos="8494"/>
        </w:tabs>
        <w:rPr>
          <w:rFonts w:eastAsiaTheme="minorEastAsia"/>
          <w:noProof/>
          <w:lang w:eastAsia="es-ES"/>
        </w:rPr>
      </w:pPr>
      <w:hyperlink w:anchor="_Toc113186838" w:history="1">
        <w:r w:rsidR="00A735C0" w:rsidRPr="00155EC5">
          <w:rPr>
            <w:rStyle w:val="Hipervnculo"/>
            <w:noProof/>
          </w:rPr>
          <w:t>Figura 11. Pasta de soldadura y Stencil</w:t>
        </w:r>
        <w:r w:rsidR="00A735C0">
          <w:rPr>
            <w:noProof/>
            <w:webHidden/>
          </w:rPr>
          <w:tab/>
        </w:r>
        <w:r w:rsidR="00A735C0">
          <w:rPr>
            <w:noProof/>
            <w:webHidden/>
          </w:rPr>
          <w:fldChar w:fldCharType="begin"/>
        </w:r>
        <w:r w:rsidR="00A735C0">
          <w:rPr>
            <w:noProof/>
            <w:webHidden/>
          </w:rPr>
          <w:instrText xml:space="preserve"> PAGEREF _Toc113186838 \h </w:instrText>
        </w:r>
        <w:r w:rsidR="00A735C0">
          <w:rPr>
            <w:noProof/>
            <w:webHidden/>
          </w:rPr>
        </w:r>
        <w:r w:rsidR="00A735C0">
          <w:rPr>
            <w:noProof/>
            <w:webHidden/>
          </w:rPr>
          <w:fldChar w:fldCharType="separate"/>
        </w:r>
        <w:r w:rsidR="00A735C0">
          <w:rPr>
            <w:noProof/>
            <w:webHidden/>
          </w:rPr>
          <w:t>22</w:t>
        </w:r>
        <w:r w:rsidR="00A735C0">
          <w:rPr>
            <w:noProof/>
            <w:webHidden/>
          </w:rPr>
          <w:fldChar w:fldCharType="end"/>
        </w:r>
      </w:hyperlink>
    </w:p>
    <w:p w14:paraId="727A0DD5" w14:textId="1A3E9C84" w:rsidR="00A735C0" w:rsidRDefault="00000000">
      <w:pPr>
        <w:pStyle w:val="TDC1"/>
        <w:tabs>
          <w:tab w:val="right" w:leader="dot" w:pos="8494"/>
        </w:tabs>
        <w:rPr>
          <w:rFonts w:eastAsiaTheme="minorEastAsia"/>
          <w:noProof/>
          <w:lang w:eastAsia="es-ES"/>
        </w:rPr>
      </w:pPr>
      <w:hyperlink w:anchor="_Toc113186839" w:history="1">
        <w:r w:rsidR="00A735C0" w:rsidRPr="00155EC5">
          <w:rPr>
            <w:rStyle w:val="Hipervnculo"/>
            <w:noProof/>
          </w:rPr>
          <w:t>Figura 12. Reels</w:t>
        </w:r>
        <w:r w:rsidR="00A735C0">
          <w:rPr>
            <w:noProof/>
            <w:webHidden/>
          </w:rPr>
          <w:tab/>
        </w:r>
        <w:r w:rsidR="00A735C0">
          <w:rPr>
            <w:noProof/>
            <w:webHidden/>
          </w:rPr>
          <w:fldChar w:fldCharType="begin"/>
        </w:r>
        <w:r w:rsidR="00A735C0">
          <w:rPr>
            <w:noProof/>
            <w:webHidden/>
          </w:rPr>
          <w:instrText xml:space="preserve"> PAGEREF _Toc113186839 \h </w:instrText>
        </w:r>
        <w:r w:rsidR="00A735C0">
          <w:rPr>
            <w:noProof/>
            <w:webHidden/>
          </w:rPr>
        </w:r>
        <w:r w:rsidR="00A735C0">
          <w:rPr>
            <w:noProof/>
            <w:webHidden/>
          </w:rPr>
          <w:fldChar w:fldCharType="separate"/>
        </w:r>
        <w:r w:rsidR="00A735C0">
          <w:rPr>
            <w:noProof/>
            <w:webHidden/>
          </w:rPr>
          <w:t>23</w:t>
        </w:r>
        <w:r w:rsidR="00A735C0">
          <w:rPr>
            <w:noProof/>
            <w:webHidden/>
          </w:rPr>
          <w:fldChar w:fldCharType="end"/>
        </w:r>
      </w:hyperlink>
    </w:p>
    <w:p w14:paraId="4F719C7D" w14:textId="3BD1F7FC" w:rsidR="00A735C0" w:rsidRDefault="00000000">
      <w:pPr>
        <w:pStyle w:val="TDC1"/>
        <w:tabs>
          <w:tab w:val="right" w:leader="dot" w:pos="8494"/>
        </w:tabs>
        <w:rPr>
          <w:rFonts w:eastAsiaTheme="minorEastAsia"/>
          <w:noProof/>
          <w:lang w:eastAsia="es-ES"/>
        </w:rPr>
      </w:pPr>
      <w:hyperlink w:anchor="_Toc113186840" w:history="1">
        <w:r w:rsidR="00A735C0" w:rsidRPr="00155EC5">
          <w:rPr>
            <w:rStyle w:val="Hipervnculo"/>
            <w:noProof/>
          </w:rPr>
          <w:t>Figura 13. Menu Printer</w:t>
        </w:r>
        <w:r w:rsidR="00A735C0">
          <w:rPr>
            <w:noProof/>
            <w:webHidden/>
          </w:rPr>
          <w:tab/>
        </w:r>
        <w:r w:rsidR="00A735C0">
          <w:rPr>
            <w:noProof/>
            <w:webHidden/>
          </w:rPr>
          <w:fldChar w:fldCharType="begin"/>
        </w:r>
        <w:r w:rsidR="00A735C0">
          <w:rPr>
            <w:noProof/>
            <w:webHidden/>
          </w:rPr>
          <w:instrText xml:space="preserve"> PAGEREF _Toc113186840 \h </w:instrText>
        </w:r>
        <w:r w:rsidR="00A735C0">
          <w:rPr>
            <w:noProof/>
            <w:webHidden/>
          </w:rPr>
        </w:r>
        <w:r w:rsidR="00A735C0">
          <w:rPr>
            <w:noProof/>
            <w:webHidden/>
          </w:rPr>
          <w:fldChar w:fldCharType="separate"/>
        </w:r>
        <w:r w:rsidR="00A735C0">
          <w:rPr>
            <w:noProof/>
            <w:webHidden/>
          </w:rPr>
          <w:t>26</w:t>
        </w:r>
        <w:r w:rsidR="00A735C0">
          <w:rPr>
            <w:noProof/>
            <w:webHidden/>
          </w:rPr>
          <w:fldChar w:fldCharType="end"/>
        </w:r>
      </w:hyperlink>
    </w:p>
    <w:p w14:paraId="548D47D8" w14:textId="03AAAA13" w:rsidR="00A735C0" w:rsidRDefault="00000000">
      <w:pPr>
        <w:pStyle w:val="TDC1"/>
        <w:tabs>
          <w:tab w:val="right" w:leader="dot" w:pos="8494"/>
        </w:tabs>
        <w:rPr>
          <w:rFonts w:eastAsiaTheme="minorEastAsia"/>
          <w:noProof/>
          <w:lang w:eastAsia="es-ES"/>
        </w:rPr>
      </w:pPr>
      <w:hyperlink w:anchor="_Toc113186841" w:history="1">
        <w:r w:rsidR="00A735C0" w:rsidRPr="00155EC5">
          <w:rPr>
            <w:rStyle w:val="Hipervnculo"/>
            <w:noProof/>
          </w:rPr>
          <w:t>Figura 14. Modo Point</w:t>
        </w:r>
        <w:r w:rsidR="00A735C0">
          <w:rPr>
            <w:noProof/>
            <w:webHidden/>
          </w:rPr>
          <w:tab/>
        </w:r>
        <w:r w:rsidR="00A735C0">
          <w:rPr>
            <w:noProof/>
            <w:webHidden/>
          </w:rPr>
          <w:fldChar w:fldCharType="begin"/>
        </w:r>
        <w:r w:rsidR="00A735C0">
          <w:rPr>
            <w:noProof/>
            <w:webHidden/>
          </w:rPr>
          <w:instrText xml:space="preserve"> PAGEREF _Toc113186841 \h </w:instrText>
        </w:r>
        <w:r w:rsidR="00A735C0">
          <w:rPr>
            <w:noProof/>
            <w:webHidden/>
          </w:rPr>
        </w:r>
        <w:r w:rsidR="00A735C0">
          <w:rPr>
            <w:noProof/>
            <w:webHidden/>
          </w:rPr>
          <w:fldChar w:fldCharType="separate"/>
        </w:r>
        <w:r w:rsidR="00A735C0">
          <w:rPr>
            <w:noProof/>
            <w:webHidden/>
          </w:rPr>
          <w:t>27</w:t>
        </w:r>
        <w:r w:rsidR="00A735C0">
          <w:rPr>
            <w:noProof/>
            <w:webHidden/>
          </w:rPr>
          <w:fldChar w:fldCharType="end"/>
        </w:r>
      </w:hyperlink>
    </w:p>
    <w:p w14:paraId="4B09FA8A" w14:textId="6025C4DD" w:rsidR="00A735C0" w:rsidRDefault="00000000">
      <w:pPr>
        <w:pStyle w:val="TDC1"/>
        <w:tabs>
          <w:tab w:val="right" w:leader="dot" w:pos="8494"/>
        </w:tabs>
        <w:rPr>
          <w:rFonts w:eastAsiaTheme="minorEastAsia"/>
          <w:noProof/>
          <w:lang w:eastAsia="es-ES"/>
        </w:rPr>
      </w:pPr>
      <w:hyperlink w:anchor="_Toc113186842" w:history="1">
        <w:r w:rsidR="00A735C0" w:rsidRPr="00155EC5">
          <w:rPr>
            <w:rStyle w:val="Hipervnculo"/>
            <w:noProof/>
          </w:rPr>
          <w:t>Figura 15. Modo Semiautomatico</w:t>
        </w:r>
        <w:r w:rsidR="00A735C0">
          <w:rPr>
            <w:noProof/>
            <w:webHidden/>
          </w:rPr>
          <w:tab/>
        </w:r>
        <w:r w:rsidR="00A735C0">
          <w:rPr>
            <w:noProof/>
            <w:webHidden/>
          </w:rPr>
          <w:fldChar w:fldCharType="begin"/>
        </w:r>
        <w:r w:rsidR="00A735C0">
          <w:rPr>
            <w:noProof/>
            <w:webHidden/>
          </w:rPr>
          <w:instrText xml:space="preserve"> PAGEREF _Toc113186842 \h </w:instrText>
        </w:r>
        <w:r w:rsidR="00A735C0">
          <w:rPr>
            <w:noProof/>
            <w:webHidden/>
          </w:rPr>
        </w:r>
        <w:r w:rsidR="00A735C0">
          <w:rPr>
            <w:noProof/>
            <w:webHidden/>
          </w:rPr>
          <w:fldChar w:fldCharType="separate"/>
        </w:r>
        <w:r w:rsidR="00A735C0">
          <w:rPr>
            <w:noProof/>
            <w:webHidden/>
          </w:rPr>
          <w:t>27</w:t>
        </w:r>
        <w:r w:rsidR="00A735C0">
          <w:rPr>
            <w:noProof/>
            <w:webHidden/>
          </w:rPr>
          <w:fldChar w:fldCharType="end"/>
        </w:r>
      </w:hyperlink>
    </w:p>
    <w:p w14:paraId="58DD6E80" w14:textId="68BA7A5D" w:rsidR="00A735C0" w:rsidRDefault="00000000">
      <w:pPr>
        <w:pStyle w:val="TDC1"/>
        <w:tabs>
          <w:tab w:val="right" w:leader="dot" w:pos="8494"/>
        </w:tabs>
        <w:rPr>
          <w:rFonts w:eastAsiaTheme="minorEastAsia"/>
          <w:noProof/>
          <w:lang w:eastAsia="es-ES"/>
        </w:rPr>
      </w:pPr>
      <w:hyperlink w:anchor="_Toc113186843" w:history="1">
        <w:r w:rsidR="00A735C0" w:rsidRPr="00155EC5">
          <w:rPr>
            <w:rStyle w:val="Hipervnculo"/>
            <w:noProof/>
          </w:rPr>
          <w:t>Figura 16. Modo Automático</w:t>
        </w:r>
        <w:r w:rsidR="00A735C0">
          <w:rPr>
            <w:noProof/>
            <w:webHidden/>
          </w:rPr>
          <w:tab/>
        </w:r>
        <w:r w:rsidR="00A735C0">
          <w:rPr>
            <w:noProof/>
            <w:webHidden/>
          </w:rPr>
          <w:fldChar w:fldCharType="begin"/>
        </w:r>
        <w:r w:rsidR="00A735C0">
          <w:rPr>
            <w:noProof/>
            <w:webHidden/>
          </w:rPr>
          <w:instrText xml:space="preserve"> PAGEREF _Toc113186843 \h </w:instrText>
        </w:r>
        <w:r w:rsidR="00A735C0">
          <w:rPr>
            <w:noProof/>
            <w:webHidden/>
          </w:rPr>
        </w:r>
        <w:r w:rsidR="00A735C0">
          <w:rPr>
            <w:noProof/>
            <w:webHidden/>
          </w:rPr>
          <w:fldChar w:fldCharType="separate"/>
        </w:r>
        <w:r w:rsidR="00A735C0">
          <w:rPr>
            <w:noProof/>
            <w:webHidden/>
          </w:rPr>
          <w:t>27</w:t>
        </w:r>
        <w:r w:rsidR="00A735C0">
          <w:rPr>
            <w:noProof/>
            <w:webHidden/>
          </w:rPr>
          <w:fldChar w:fldCharType="end"/>
        </w:r>
      </w:hyperlink>
    </w:p>
    <w:p w14:paraId="41E513B2" w14:textId="49594755" w:rsidR="00A735C0" w:rsidRDefault="00000000">
      <w:pPr>
        <w:pStyle w:val="TDC1"/>
        <w:tabs>
          <w:tab w:val="right" w:leader="dot" w:pos="8494"/>
        </w:tabs>
        <w:rPr>
          <w:rFonts w:eastAsiaTheme="minorEastAsia"/>
          <w:noProof/>
          <w:lang w:eastAsia="es-ES"/>
        </w:rPr>
      </w:pPr>
      <w:hyperlink w:anchor="_Toc113186844" w:history="1">
        <w:r w:rsidR="00A735C0" w:rsidRPr="00155EC5">
          <w:rPr>
            <w:rStyle w:val="Hipervnculo"/>
            <w:noProof/>
          </w:rPr>
          <w:t>Figura 17. Marco stencil</w:t>
        </w:r>
        <w:r w:rsidR="00A735C0">
          <w:rPr>
            <w:noProof/>
            <w:webHidden/>
          </w:rPr>
          <w:tab/>
        </w:r>
        <w:r w:rsidR="00A735C0">
          <w:rPr>
            <w:noProof/>
            <w:webHidden/>
          </w:rPr>
          <w:fldChar w:fldCharType="begin"/>
        </w:r>
        <w:r w:rsidR="00A735C0">
          <w:rPr>
            <w:noProof/>
            <w:webHidden/>
          </w:rPr>
          <w:instrText xml:space="preserve"> PAGEREF _Toc113186844 \h </w:instrText>
        </w:r>
        <w:r w:rsidR="00A735C0">
          <w:rPr>
            <w:noProof/>
            <w:webHidden/>
          </w:rPr>
        </w:r>
        <w:r w:rsidR="00A735C0">
          <w:rPr>
            <w:noProof/>
            <w:webHidden/>
          </w:rPr>
          <w:fldChar w:fldCharType="separate"/>
        </w:r>
        <w:r w:rsidR="00A735C0">
          <w:rPr>
            <w:noProof/>
            <w:webHidden/>
          </w:rPr>
          <w:t>28</w:t>
        </w:r>
        <w:r w:rsidR="00A735C0">
          <w:rPr>
            <w:noProof/>
            <w:webHidden/>
          </w:rPr>
          <w:fldChar w:fldCharType="end"/>
        </w:r>
      </w:hyperlink>
    </w:p>
    <w:p w14:paraId="0C315C6C" w14:textId="22A9326E" w:rsidR="00A735C0" w:rsidRDefault="00000000">
      <w:pPr>
        <w:pStyle w:val="TDC1"/>
        <w:tabs>
          <w:tab w:val="right" w:leader="dot" w:pos="8494"/>
        </w:tabs>
        <w:rPr>
          <w:rFonts w:eastAsiaTheme="minorEastAsia"/>
          <w:noProof/>
          <w:lang w:eastAsia="es-ES"/>
        </w:rPr>
      </w:pPr>
      <w:hyperlink w:anchor="_Toc113186845" w:history="1">
        <w:r w:rsidR="00A735C0" w:rsidRPr="00155EC5">
          <w:rPr>
            <w:rStyle w:val="Hipervnculo"/>
            <w:noProof/>
          </w:rPr>
          <w:t>Figura 18. Cama PCB</w:t>
        </w:r>
        <w:r w:rsidR="00A735C0">
          <w:rPr>
            <w:noProof/>
            <w:webHidden/>
          </w:rPr>
          <w:tab/>
        </w:r>
        <w:r w:rsidR="00A735C0">
          <w:rPr>
            <w:noProof/>
            <w:webHidden/>
          </w:rPr>
          <w:fldChar w:fldCharType="begin"/>
        </w:r>
        <w:r w:rsidR="00A735C0">
          <w:rPr>
            <w:noProof/>
            <w:webHidden/>
          </w:rPr>
          <w:instrText xml:space="preserve"> PAGEREF _Toc113186845 \h </w:instrText>
        </w:r>
        <w:r w:rsidR="00A735C0">
          <w:rPr>
            <w:noProof/>
            <w:webHidden/>
          </w:rPr>
        </w:r>
        <w:r w:rsidR="00A735C0">
          <w:rPr>
            <w:noProof/>
            <w:webHidden/>
          </w:rPr>
          <w:fldChar w:fldCharType="separate"/>
        </w:r>
        <w:r w:rsidR="00A735C0">
          <w:rPr>
            <w:noProof/>
            <w:webHidden/>
          </w:rPr>
          <w:t>28</w:t>
        </w:r>
        <w:r w:rsidR="00A735C0">
          <w:rPr>
            <w:noProof/>
            <w:webHidden/>
          </w:rPr>
          <w:fldChar w:fldCharType="end"/>
        </w:r>
      </w:hyperlink>
    </w:p>
    <w:p w14:paraId="5CB35D05" w14:textId="60F79C76" w:rsidR="00A735C0" w:rsidRDefault="00000000">
      <w:pPr>
        <w:pStyle w:val="TDC1"/>
        <w:tabs>
          <w:tab w:val="right" w:leader="dot" w:pos="8494"/>
        </w:tabs>
        <w:rPr>
          <w:rFonts w:eastAsiaTheme="minorEastAsia"/>
          <w:noProof/>
          <w:lang w:eastAsia="es-ES"/>
        </w:rPr>
      </w:pPr>
      <w:hyperlink w:anchor="_Toc113186846" w:history="1">
        <w:r w:rsidR="00A735C0" w:rsidRPr="00155EC5">
          <w:rPr>
            <w:rStyle w:val="Hipervnculo"/>
            <w:noProof/>
          </w:rPr>
          <w:t>Figura 19. Perfiles Pick and Place</w:t>
        </w:r>
        <w:r w:rsidR="00A735C0">
          <w:rPr>
            <w:noProof/>
            <w:webHidden/>
          </w:rPr>
          <w:tab/>
        </w:r>
        <w:r w:rsidR="00A735C0">
          <w:rPr>
            <w:noProof/>
            <w:webHidden/>
          </w:rPr>
          <w:fldChar w:fldCharType="begin"/>
        </w:r>
        <w:r w:rsidR="00A735C0">
          <w:rPr>
            <w:noProof/>
            <w:webHidden/>
          </w:rPr>
          <w:instrText xml:space="preserve"> PAGEREF _Toc113186846 \h </w:instrText>
        </w:r>
        <w:r w:rsidR="00A735C0">
          <w:rPr>
            <w:noProof/>
            <w:webHidden/>
          </w:rPr>
        </w:r>
        <w:r w:rsidR="00A735C0">
          <w:rPr>
            <w:noProof/>
            <w:webHidden/>
          </w:rPr>
          <w:fldChar w:fldCharType="separate"/>
        </w:r>
        <w:r w:rsidR="00A735C0">
          <w:rPr>
            <w:noProof/>
            <w:webHidden/>
          </w:rPr>
          <w:t>29</w:t>
        </w:r>
        <w:r w:rsidR="00A735C0">
          <w:rPr>
            <w:noProof/>
            <w:webHidden/>
          </w:rPr>
          <w:fldChar w:fldCharType="end"/>
        </w:r>
      </w:hyperlink>
    </w:p>
    <w:p w14:paraId="68047516" w14:textId="7F5DF59B" w:rsidR="00A735C0" w:rsidRDefault="00000000">
      <w:pPr>
        <w:pStyle w:val="TDC1"/>
        <w:tabs>
          <w:tab w:val="right" w:leader="dot" w:pos="8494"/>
        </w:tabs>
        <w:rPr>
          <w:rFonts w:eastAsiaTheme="minorEastAsia"/>
          <w:noProof/>
          <w:lang w:eastAsia="es-ES"/>
        </w:rPr>
      </w:pPr>
      <w:hyperlink w:anchor="_Toc113186847" w:history="1">
        <w:r w:rsidR="00A735C0" w:rsidRPr="00155EC5">
          <w:rPr>
            <w:rStyle w:val="Hipervnculo"/>
            <w:noProof/>
          </w:rPr>
          <w:t>Figura 20. Colocación de los Feeder</w:t>
        </w:r>
        <w:r w:rsidR="00A735C0">
          <w:rPr>
            <w:noProof/>
            <w:webHidden/>
          </w:rPr>
          <w:tab/>
        </w:r>
        <w:r w:rsidR="00A735C0">
          <w:rPr>
            <w:noProof/>
            <w:webHidden/>
          </w:rPr>
          <w:fldChar w:fldCharType="begin"/>
        </w:r>
        <w:r w:rsidR="00A735C0">
          <w:rPr>
            <w:noProof/>
            <w:webHidden/>
          </w:rPr>
          <w:instrText xml:space="preserve"> PAGEREF _Toc113186847 \h </w:instrText>
        </w:r>
        <w:r w:rsidR="00A735C0">
          <w:rPr>
            <w:noProof/>
            <w:webHidden/>
          </w:rPr>
        </w:r>
        <w:r w:rsidR="00A735C0">
          <w:rPr>
            <w:noProof/>
            <w:webHidden/>
          </w:rPr>
          <w:fldChar w:fldCharType="separate"/>
        </w:r>
        <w:r w:rsidR="00A735C0">
          <w:rPr>
            <w:noProof/>
            <w:webHidden/>
          </w:rPr>
          <w:t>30</w:t>
        </w:r>
        <w:r w:rsidR="00A735C0">
          <w:rPr>
            <w:noProof/>
            <w:webHidden/>
          </w:rPr>
          <w:fldChar w:fldCharType="end"/>
        </w:r>
      </w:hyperlink>
    </w:p>
    <w:p w14:paraId="0E0CB8E4" w14:textId="4CBB2E26" w:rsidR="00A735C0" w:rsidRDefault="00000000">
      <w:pPr>
        <w:pStyle w:val="TDC1"/>
        <w:tabs>
          <w:tab w:val="right" w:leader="dot" w:pos="8494"/>
        </w:tabs>
        <w:rPr>
          <w:rFonts w:eastAsiaTheme="minorEastAsia"/>
          <w:noProof/>
          <w:lang w:eastAsia="es-ES"/>
        </w:rPr>
      </w:pPr>
      <w:hyperlink w:anchor="_Toc113186848" w:history="1">
        <w:r w:rsidR="00A735C0" w:rsidRPr="00155EC5">
          <w:rPr>
            <w:rStyle w:val="Hipervnculo"/>
            <w:noProof/>
          </w:rPr>
          <w:t>Figura 21. Configuración Pick and Place</w:t>
        </w:r>
        <w:r w:rsidR="00A735C0">
          <w:rPr>
            <w:noProof/>
            <w:webHidden/>
          </w:rPr>
          <w:tab/>
        </w:r>
        <w:r w:rsidR="00A735C0">
          <w:rPr>
            <w:noProof/>
            <w:webHidden/>
          </w:rPr>
          <w:fldChar w:fldCharType="begin"/>
        </w:r>
        <w:r w:rsidR="00A735C0">
          <w:rPr>
            <w:noProof/>
            <w:webHidden/>
          </w:rPr>
          <w:instrText xml:space="preserve"> PAGEREF _Toc113186848 \h </w:instrText>
        </w:r>
        <w:r w:rsidR="00A735C0">
          <w:rPr>
            <w:noProof/>
            <w:webHidden/>
          </w:rPr>
        </w:r>
        <w:r w:rsidR="00A735C0">
          <w:rPr>
            <w:noProof/>
            <w:webHidden/>
          </w:rPr>
          <w:fldChar w:fldCharType="separate"/>
        </w:r>
        <w:r w:rsidR="00A735C0">
          <w:rPr>
            <w:noProof/>
            <w:webHidden/>
          </w:rPr>
          <w:t>30</w:t>
        </w:r>
        <w:r w:rsidR="00A735C0">
          <w:rPr>
            <w:noProof/>
            <w:webHidden/>
          </w:rPr>
          <w:fldChar w:fldCharType="end"/>
        </w:r>
      </w:hyperlink>
    </w:p>
    <w:p w14:paraId="191DCBE3" w14:textId="4EFBDF78" w:rsidR="00A735C0" w:rsidRDefault="00000000">
      <w:pPr>
        <w:pStyle w:val="TDC1"/>
        <w:tabs>
          <w:tab w:val="right" w:leader="dot" w:pos="8494"/>
        </w:tabs>
        <w:rPr>
          <w:rFonts w:eastAsiaTheme="minorEastAsia"/>
          <w:noProof/>
          <w:lang w:eastAsia="es-ES"/>
        </w:rPr>
      </w:pPr>
      <w:hyperlink w:anchor="_Toc113186849" w:history="1">
        <w:r w:rsidR="00A735C0" w:rsidRPr="00155EC5">
          <w:rPr>
            <w:rStyle w:val="Hipervnculo"/>
            <w:noProof/>
          </w:rPr>
          <w:t>Figura 22. Feeder Settings</w:t>
        </w:r>
        <w:r w:rsidR="00A735C0">
          <w:rPr>
            <w:noProof/>
            <w:webHidden/>
          </w:rPr>
          <w:tab/>
        </w:r>
        <w:r w:rsidR="00A735C0">
          <w:rPr>
            <w:noProof/>
            <w:webHidden/>
          </w:rPr>
          <w:fldChar w:fldCharType="begin"/>
        </w:r>
        <w:r w:rsidR="00A735C0">
          <w:rPr>
            <w:noProof/>
            <w:webHidden/>
          </w:rPr>
          <w:instrText xml:space="preserve"> PAGEREF _Toc113186849 \h </w:instrText>
        </w:r>
        <w:r w:rsidR="00A735C0">
          <w:rPr>
            <w:noProof/>
            <w:webHidden/>
          </w:rPr>
        </w:r>
        <w:r w:rsidR="00A735C0">
          <w:rPr>
            <w:noProof/>
            <w:webHidden/>
          </w:rPr>
          <w:fldChar w:fldCharType="separate"/>
        </w:r>
        <w:r w:rsidR="00A735C0">
          <w:rPr>
            <w:noProof/>
            <w:webHidden/>
          </w:rPr>
          <w:t>31</w:t>
        </w:r>
        <w:r w:rsidR="00A735C0">
          <w:rPr>
            <w:noProof/>
            <w:webHidden/>
          </w:rPr>
          <w:fldChar w:fldCharType="end"/>
        </w:r>
      </w:hyperlink>
    </w:p>
    <w:p w14:paraId="27237AC4" w14:textId="2AF1BA47" w:rsidR="00A735C0" w:rsidRDefault="00000000">
      <w:pPr>
        <w:pStyle w:val="TDC1"/>
        <w:tabs>
          <w:tab w:val="right" w:leader="dot" w:pos="8494"/>
        </w:tabs>
        <w:rPr>
          <w:rFonts w:eastAsiaTheme="minorEastAsia"/>
          <w:noProof/>
          <w:lang w:eastAsia="es-ES"/>
        </w:rPr>
      </w:pPr>
      <w:hyperlink w:anchor="_Toc113186850" w:history="1">
        <w:r w:rsidR="00A735C0" w:rsidRPr="00155EC5">
          <w:rPr>
            <w:rStyle w:val="Hipervnculo"/>
            <w:noProof/>
          </w:rPr>
          <w:t>Figura 23. Instalación salida de aire</w:t>
        </w:r>
        <w:r w:rsidR="00A735C0">
          <w:rPr>
            <w:noProof/>
            <w:webHidden/>
          </w:rPr>
          <w:tab/>
        </w:r>
        <w:r w:rsidR="00A735C0">
          <w:rPr>
            <w:noProof/>
            <w:webHidden/>
          </w:rPr>
          <w:fldChar w:fldCharType="begin"/>
        </w:r>
        <w:r w:rsidR="00A735C0">
          <w:rPr>
            <w:noProof/>
            <w:webHidden/>
          </w:rPr>
          <w:instrText xml:space="preserve"> PAGEREF _Toc113186850 \h </w:instrText>
        </w:r>
        <w:r w:rsidR="00A735C0">
          <w:rPr>
            <w:noProof/>
            <w:webHidden/>
          </w:rPr>
        </w:r>
        <w:r w:rsidR="00A735C0">
          <w:rPr>
            <w:noProof/>
            <w:webHidden/>
          </w:rPr>
          <w:fldChar w:fldCharType="separate"/>
        </w:r>
        <w:r w:rsidR="00A735C0">
          <w:rPr>
            <w:noProof/>
            <w:webHidden/>
          </w:rPr>
          <w:t>32</w:t>
        </w:r>
        <w:r w:rsidR="00A735C0">
          <w:rPr>
            <w:noProof/>
            <w:webHidden/>
          </w:rPr>
          <w:fldChar w:fldCharType="end"/>
        </w:r>
      </w:hyperlink>
    </w:p>
    <w:p w14:paraId="172966A1" w14:textId="6DA636BE" w:rsidR="00A735C0" w:rsidRDefault="00000000">
      <w:pPr>
        <w:pStyle w:val="TDC1"/>
        <w:tabs>
          <w:tab w:val="right" w:leader="dot" w:pos="8494"/>
        </w:tabs>
        <w:rPr>
          <w:rFonts w:eastAsiaTheme="minorEastAsia"/>
          <w:noProof/>
          <w:lang w:eastAsia="es-ES"/>
        </w:rPr>
      </w:pPr>
      <w:hyperlink w:anchor="_Toc113186851" w:history="1">
        <w:r w:rsidR="00A735C0" w:rsidRPr="00155EC5">
          <w:rPr>
            <w:rStyle w:val="Hipervnculo"/>
            <w:noProof/>
          </w:rPr>
          <w:t>Figura 24. Temperaturas seleccionadas</w:t>
        </w:r>
        <w:r w:rsidR="00A735C0">
          <w:rPr>
            <w:noProof/>
            <w:webHidden/>
          </w:rPr>
          <w:tab/>
        </w:r>
        <w:r w:rsidR="00A735C0">
          <w:rPr>
            <w:noProof/>
            <w:webHidden/>
          </w:rPr>
          <w:fldChar w:fldCharType="begin"/>
        </w:r>
        <w:r w:rsidR="00A735C0">
          <w:rPr>
            <w:noProof/>
            <w:webHidden/>
          </w:rPr>
          <w:instrText xml:space="preserve"> PAGEREF _Toc113186851 \h </w:instrText>
        </w:r>
        <w:r w:rsidR="00A735C0">
          <w:rPr>
            <w:noProof/>
            <w:webHidden/>
          </w:rPr>
        </w:r>
        <w:r w:rsidR="00A735C0">
          <w:rPr>
            <w:noProof/>
            <w:webHidden/>
          </w:rPr>
          <w:fldChar w:fldCharType="separate"/>
        </w:r>
        <w:r w:rsidR="00A735C0">
          <w:rPr>
            <w:noProof/>
            <w:webHidden/>
          </w:rPr>
          <w:t>33</w:t>
        </w:r>
        <w:r w:rsidR="00A735C0">
          <w:rPr>
            <w:noProof/>
            <w:webHidden/>
          </w:rPr>
          <w:fldChar w:fldCharType="end"/>
        </w:r>
      </w:hyperlink>
    </w:p>
    <w:p w14:paraId="2A52F586" w14:textId="43D0375E" w:rsidR="00A735C0" w:rsidRDefault="00000000">
      <w:pPr>
        <w:pStyle w:val="TDC1"/>
        <w:tabs>
          <w:tab w:val="right" w:leader="dot" w:pos="8494"/>
        </w:tabs>
        <w:rPr>
          <w:rFonts w:eastAsiaTheme="minorEastAsia"/>
          <w:noProof/>
          <w:lang w:eastAsia="es-ES"/>
        </w:rPr>
      </w:pPr>
      <w:hyperlink w:anchor="_Toc113186852" w:history="1">
        <w:r w:rsidR="00A735C0" w:rsidRPr="00155EC5">
          <w:rPr>
            <w:rStyle w:val="Hipervnculo"/>
            <w:noProof/>
          </w:rPr>
          <w:t>Figura 25. Conexionado AOI</w:t>
        </w:r>
        <w:r w:rsidR="00A735C0">
          <w:rPr>
            <w:noProof/>
            <w:webHidden/>
          </w:rPr>
          <w:tab/>
        </w:r>
        <w:r w:rsidR="00A735C0">
          <w:rPr>
            <w:noProof/>
            <w:webHidden/>
          </w:rPr>
          <w:fldChar w:fldCharType="begin"/>
        </w:r>
        <w:r w:rsidR="00A735C0">
          <w:rPr>
            <w:noProof/>
            <w:webHidden/>
          </w:rPr>
          <w:instrText xml:space="preserve"> PAGEREF _Toc113186852 \h </w:instrText>
        </w:r>
        <w:r w:rsidR="00A735C0">
          <w:rPr>
            <w:noProof/>
            <w:webHidden/>
          </w:rPr>
        </w:r>
        <w:r w:rsidR="00A735C0">
          <w:rPr>
            <w:noProof/>
            <w:webHidden/>
          </w:rPr>
          <w:fldChar w:fldCharType="separate"/>
        </w:r>
        <w:r w:rsidR="00A735C0">
          <w:rPr>
            <w:noProof/>
            <w:webHidden/>
          </w:rPr>
          <w:t>34</w:t>
        </w:r>
        <w:r w:rsidR="00A735C0">
          <w:rPr>
            <w:noProof/>
            <w:webHidden/>
          </w:rPr>
          <w:fldChar w:fldCharType="end"/>
        </w:r>
      </w:hyperlink>
    </w:p>
    <w:p w14:paraId="4BA1D0A6" w14:textId="0DAC3F08" w:rsidR="00A735C0" w:rsidRDefault="00000000">
      <w:pPr>
        <w:pStyle w:val="TDC1"/>
        <w:tabs>
          <w:tab w:val="right" w:leader="dot" w:pos="8494"/>
        </w:tabs>
        <w:rPr>
          <w:rFonts w:eastAsiaTheme="minorEastAsia"/>
          <w:noProof/>
          <w:lang w:eastAsia="es-ES"/>
        </w:rPr>
      </w:pPr>
      <w:hyperlink w:anchor="_Toc113186853" w:history="1">
        <w:r w:rsidR="00A735C0" w:rsidRPr="00155EC5">
          <w:rPr>
            <w:rStyle w:val="Hipervnculo"/>
            <w:noProof/>
          </w:rPr>
          <w:t>Figura 26. Disposición de las luces</w:t>
        </w:r>
        <w:r w:rsidR="00A735C0">
          <w:rPr>
            <w:noProof/>
            <w:webHidden/>
          </w:rPr>
          <w:tab/>
        </w:r>
        <w:r w:rsidR="00A735C0">
          <w:rPr>
            <w:noProof/>
            <w:webHidden/>
          </w:rPr>
          <w:fldChar w:fldCharType="begin"/>
        </w:r>
        <w:r w:rsidR="00A735C0">
          <w:rPr>
            <w:noProof/>
            <w:webHidden/>
          </w:rPr>
          <w:instrText xml:space="preserve"> PAGEREF _Toc113186853 \h </w:instrText>
        </w:r>
        <w:r w:rsidR="00A735C0">
          <w:rPr>
            <w:noProof/>
            <w:webHidden/>
          </w:rPr>
        </w:r>
        <w:r w:rsidR="00A735C0">
          <w:rPr>
            <w:noProof/>
            <w:webHidden/>
          </w:rPr>
          <w:fldChar w:fldCharType="separate"/>
        </w:r>
        <w:r w:rsidR="00A735C0">
          <w:rPr>
            <w:noProof/>
            <w:webHidden/>
          </w:rPr>
          <w:t>35</w:t>
        </w:r>
        <w:r w:rsidR="00A735C0">
          <w:rPr>
            <w:noProof/>
            <w:webHidden/>
          </w:rPr>
          <w:fldChar w:fldCharType="end"/>
        </w:r>
      </w:hyperlink>
    </w:p>
    <w:p w14:paraId="19CE4846" w14:textId="63683A64" w:rsidR="00A735C0" w:rsidRDefault="00000000">
      <w:pPr>
        <w:pStyle w:val="TDC1"/>
        <w:tabs>
          <w:tab w:val="right" w:leader="dot" w:pos="8494"/>
        </w:tabs>
        <w:rPr>
          <w:rFonts w:eastAsiaTheme="minorEastAsia"/>
          <w:noProof/>
          <w:lang w:eastAsia="es-ES"/>
        </w:rPr>
      </w:pPr>
      <w:hyperlink w:anchor="_Toc113186854" w:history="1">
        <w:r w:rsidR="00A735C0" w:rsidRPr="00155EC5">
          <w:rPr>
            <w:rStyle w:val="Hipervnculo"/>
            <w:noProof/>
          </w:rPr>
          <w:t>Figura 27. Software AOI</w:t>
        </w:r>
        <w:r w:rsidR="00A735C0">
          <w:rPr>
            <w:noProof/>
            <w:webHidden/>
          </w:rPr>
          <w:tab/>
        </w:r>
        <w:r w:rsidR="00A735C0">
          <w:rPr>
            <w:noProof/>
            <w:webHidden/>
          </w:rPr>
          <w:fldChar w:fldCharType="begin"/>
        </w:r>
        <w:r w:rsidR="00A735C0">
          <w:rPr>
            <w:noProof/>
            <w:webHidden/>
          </w:rPr>
          <w:instrText xml:space="preserve"> PAGEREF _Toc113186854 \h </w:instrText>
        </w:r>
        <w:r w:rsidR="00A735C0">
          <w:rPr>
            <w:noProof/>
            <w:webHidden/>
          </w:rPr>
        </w:r>
        <w:r w:rsidR="00A735C0">
          <w:rPr>
            <w:noProof/>
            <w:webHidden/>
          </w:rPr>
          <w:fldChar w:fldCharType="separate"/>
        </w:r>
        <w:r w:rsidR="00A735C0">
          <w:rPr>
            <w:noProof/>
            <w:webHidden/>
          </w:rPr>
          <w:t>35</w:t>
        </w:r>
        <w:r w:rsidR="00A735C0">
          <w:rPr>
            <w:noProof/>
            <w:webHidden/>
          </w:rPr>
          <w:fldChar w:fldCharType="end"/>
        </w:r>
      </w:hyperlink>
    </w:p>
    <w:p w14:paraId="19B76259" w14:textId="548FEE37" w:rsidR="00A735C0" w:rsidRDefault="00000000">
      <w:pPr>
        <w:pStyle w:val="TDC1"/>
        <w:tabs>
          <w:tab w:val="right" w:leader="dot" w:pos="8494"/>
        </w:tabs>
        <w:rPr>
          <w:rFonts w:eastAsiaTheme="minorEastAsia"/>
          <w:noProof/>
          <w:lang w:eastAsia="es-ES"/>
        </w:rPr>
      </w:pPr>
      <w:hyperlink w:anchor="_Toc113186855" w:history="1">
        <w:r w:rsidR="00A735C0" w:rsidRPr="00155EC5">
          <w:rPr>
            <w:rStyle w:val="Hipervnculo"/>
            <w:noProof/>
          </w:rPr>
          <w:t>Figura 31. Stamp List</w:t>
        </w:r>
        <w:r w:rsidR="00A735C0">
          <w:rPr>
            <w:noProof/>
            <w:webHidden/>
          </w:rPr>
          <w:tab/>
        </w:r>
        <w:r w:rsidR="00A735C0">
          <w:rPr>
            <w:noProof/>
            <w:webHidden/>
          </w:rPr>
          <w:fldChar w:fldCharType="begin"/>
        </w:r>
        <w:r w:rsidR="00A735C0">
          <w:rPr>
            <w:noProof/>
            <w:webHidden/>
          </w:rPr>
          <w:instrText xml:space="preserve"> PAGEREF _Toc113186855 \h </w:instrText>
        </w:r>
        <w:r w:rsidR="00A735C0">
          <w:rPr>
            <w:noProof/>
            <w:webHidden/>
          </w:rPr>
        </w:r>
        <w:r w:rsidR="00A735C0">
          <w:rPr>
            <w:noProof/>
            <w:webHidden/>
          </w:rPr>
          <w:fldChar w:fldCharType="separate"/>
        </w:r>
        <w:r w:rsidR="00A735C0">
          <w:rPr>
            <w:noProof/>
            <w:webHidden/>
          </w:rPr>
          <w:t>36</w:t>
        </w:r>
        <w:r w:rsidR="00A735C0">
          <w:rPr>
            <w:noProof/>
            <w:webHidden/>
          </w:rPr>
          <w:fldChar w:fldCharType="end"/>
        </w:r>
      </w:hyperlink>
    </w:p>
    <w:p w14:paraId="2B44BDA9" w14:textId="46E2BA47" w:rsidR="00A735C0" w:rsidRDefault="00000000">
      <w:pPr>
        <w:pStyle w:val="TDC1"/>
        <w:tabs>
          <w:tab w:val="right" w:leader="dot" w:pos="8494"/>
        </w:tabs>
        <w:rPr>
          <w:rFonts w:eastAsiaTheme="minorEastAsia"/>
          <w:noProof/>
          <w:lang w:eastAsia="es-ES"/>
        </w:rPr>
      </w:pPr>
      <w:hyperlink w:anchor="_Toc113186856" w:history="1">
        <w:r w:rsidR="00A735C0" w:rsidRPr="00155EC5">
          <w:rPr>
            <w:rStyle w:val="Hipervnculo"/>
            <w:noProof/>
          </w:rPr>
          <w:t>Figura 34. Histograma soldadura</w:t>
        </w:r>
        <w:r w:rsidR="00A735C0">
          <w:rPr>
            <w:noProof/>
            <w:webHidden/>
          </w:rPr>
          <w:tab/>
        </w:r>
        <w:r w:rsidR="00A735C0">
          <w:rPr>
            <w:noProof/>
            <w:webHidden/>
          </w:rPr>
          <w:fldChar w:fldCharType="begin"/>
        </w:r>
        <w:r w:rsidR="00A735C0">
          <w:rPr>
            <w:noProof/>
            <w:webHidden/>
          </w:rPr>
          <w:instrText xml:space="preserve"> PAGEREF _Toc113186856 \h </w:instrText>
        </w:r>
        <w:r w:rsidR="00A735C0">
          <w:rPr>
            <w:noProof/>
            <w:webHidden/>
          </w:rPr>
        </w:r>
        <w:r w:rsidR="00A735C0">
          <w:rPr>
            <w:noProof/>
            <w:webHidden/>
          </w:rPr>
          <w:fldChar w:fldCharType="separate"/>
        </w:r>
        <w:r w:rsidR="00A735C0">
          <w:rPr>
            <w:noProof/>
            <w:webHidden/>
          </w:rPr>
          <w:t>38</w:t>
        </w:r>
        <w:r w:rsidR="00A735C0">
          <w:rPr>
            <w:noProof/>
            <w:webHidden/>
          </w:rPr>
          <w:fldChar w:fldCharType="end"/>
        </w:r>
      </w:hyperlink>
    </w:p>
    <w:p w14:paraId="072CC142" w14:textId="601DC0F8" w:rsidR="00A735C0" w:rsidRDefault="00000000">
      <w:pPr>
        <w:pStyle w:val="TDC1"/>
        <w:tabs>
          <w:tab w:val="right" w:leader="dot" w:pos="8494"/>
        </w:tabs>
        <w:rPr>
          <w:rFonts w:eastAsiaTheme="minorEastAsia"/>
          <w:noProof/>
          <w:lang w:eastAsia="es-ES"/>
        </w:rPr>
      </w:pPr>
      <w:hyperlink w:anchor="_Toc113186857" w:history="1">
        <w:r w:rsidR="00A735C0" w:rsidRPr="00155EC5">
          <w:rPr>
            <w:rStyle w:val="Hipervnculo"/>
            <w:noProof/>
          </w:rPr>
          <w:t>Figura 35. Histograma Completo</w:t>
        </w:r>
        <w:r w:rsidR="00A735C0">
          <w:rPr>
            <w:noProof/>
            <w:webHidden/>
          </w:rPr>
          <w:tab/>
        </w:r>
        <w:r w:rsidR="00A735C0">
          <w:rPr>
            <w:noProof/>
            <w:webHidden/>
          </w:rPr>
          <w:fldChar w:fldCharType="begin"/>
        </w:r>
        <w:r w:rsidR="00A735C0">
          <w:rPr>
            <w:noProof/>
            <w:webHidden/>
          </w:rPr>
          <w:instrText xml:space="preserve"> PAGEREF _Toc113186857 \h </w:instrText>
        </w:r>
        <w:r w:rsidR="00A735C0">
          <w:rPr>
            <w:noProof/>
            <w:webHidden/>
          </w:rPr>
        </w:r>
        <w:r w:rsidR="00A735C0">
          <w:rPr>
            <w:noProof/>
            <w:webHidden/>
          </w:rPr>
          <w:fldChar w:fldCharType="separate"/>
        </w:r>
        <w:r w:rsidR="00A735C0">
          <w:rPr>
            <w:noProof/>
            <w:webHidden/>
          </w:rPr>
          <w:t>39</w:t>
        </w:r>
        <w:r w:rsidR="00A735C0">
          <w:rPr>
            <w:noProof/>
            <w:webHidden/>
          </w:rPr>
          <w:fldChar w:fldCharType="end"/>
        </w:r>
      </w:hyperlink>
    </w:p>
    <w:p w14:paraId="436C94A8" w14:textId="5AFEB1AE"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2C2EF937" w14:textId="63DEC8B6"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73367120" w:history="1">
        <w:r w:rsidR="00CF3820" w:rsidRPr="00EF4970">
          <w:rPr>
            <w:rStyle w:val="Hipervnculo"/>
            <w:noProof/>
          </w:rPr>
          <w:t>Tabla 1. Especificaciones Neoden 3V Avanced</w:t>
        </w:r>
        <w:r w:rsidR="00CF3820">
          <w:rPr>
            <w:noProof/>
            <w:webHidden/>
          </w:rPr>
          <w:tab/>
        </w:r>
        <w:r w:rsidR="00CF3820">
          <w:rPr>
            <w:noProof/>
            <w:webHidden/>
          </w:rPr>
          <w:fldChar w:fldCharType="begin"/>
        </w:r>
        <w:r w:rsidR="00CF3820">
          <w:rPr>
            <w:noProof/>
            <w:webHidden/>
          </w:rPr>
          <w:instrText xml:space="preserve"> PAGEREF _Toc73367120 \h </w:instrText>
        </w:r>
        <w:r w:rsidR="00CF3820">
          <w:rPr>
            <w:noProof/>
            <w:webHidden/>
          </w:rPr>
        </w:r>
        <w:r w:rsidR="00CF3820">
          <w:rPr>
            <w:noProof/>
            <w:webHidden/>
          </w:rPr>
          <w:fldChar w:fldCharType="separate"/>
        </w:r>
        <w:r w:rsidR="00CF3820">
          <w:rPr>
            <w:noProof/>
            <w:webHidden/>
          </w:rPr>
          <w:t>13</w:t>
        </w:r>
        <w:r w:rsidR="00CF3820">
          <w:rPr>
            <w:noProof/>
            <w:webHidden/>
          </w:rPr>
          <w:fldChar w:fldCharType="end"/>
        </w:r>
      </w:hyperlink>
    </w:p>
    <w:p w14:paraId="211B89AD" w14:textId="57892D61" w:rsidR="00CF3820" w:rsidRDefault="00000000">
      <w:pPr>
        <w:pStyle w:val="TDC1"/>
        <w:tabs>
          <w:tab w:val="right" w:leader="dot" w:pos="8494"/>
        </w:tabs>
        <w:rPr>
          <w:rFonts w:eastAsiaTheme="minorEastAsia"/>
          <w:noProof/>
          <w:lang w:eastAsia="es-ES"/>
        </w:rPr>
      </w:pPr>
      <w:hyperlink w:anchor="_Toc73367121" w:history="1">
        <w:r w:rsidR="00CF3820" w:rsidRPr="00EF4970">
          <w:rPr>
            <w:rStyle w:val="Hipervnculo"/>
            <w:noProof/>
          </w:rPr>
          <w:t>Tabla 2. Resumen Autotonick BS281</w:t>
        </w:r>
        <w:r w:rsidR="00CF3820">
          <w:rPr>
            <w:noProof/>
            <w:webHidden/>
          </w:rPr>
          <w:tab/>
        </w:r>
        <w:r w:rsidR="00CF3820">
          <w:rPr>
            <w:noProof/>
            <w:webHidden/>
          </w:rPr>
          <w:fldChar w:fldCharType="begin"/>
        </w:r>
        <w:r w:rsidR="00CF3820">
          <w:rPr>
            <w:noProof/>
            <w:webHidden/>
          </w:rPr>
          <w:instrText xml:space="preserve"> PAGEREF _Toc73367121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387D6B65" w14:textId="6B8713A5" w:rsidR="00CF3820" w:rsidRDefault="00000000">
      <w:pPr>
        <w:pStyle w:val="TDC1"/>
        <w:tabs>
          <w:tab w:val="right" w:leader="dot" w:pos="8494"/>
        </w:tabs>
        <w:rPr>
          <w:rFonts w:eastAsiaTheme="minorEastAsia"/>
          <w:noProof/>
          <w:lang w:eastAsia="es-ES"/>
        </w:rPr>
      </w:pPr>
      <w:hyperlink w:anchor="_Toc73367122" w:history="1">
        <w:r w:rsidR="00CF3820" w:rsidRPr="00EF4970">
          <w:rPr>
            <w:rStyle w:val="Hipervnculo"/>
            <w:noProof/>
          </w:rPr>
          <w:t>Tabla 3. Especificaciones Neoden 4</w:t>
        </w:r>
        <w:r w:rsidR="00CF3820">
          <w:rPr>
            <w:noProof/>
            <w:webHidden/>
          </w:rPr>
          <w:tab/>
        </w:r>
        <w:r w:rsidR="00CF3820">
          <w:rPr>
            <w:noProof/>
            <w:webHidden/>
          </w:rPr>
          <w:fldChar w:fldCharType="begin"/>
        </w:r>
        <w:r w:rsidR="00CF3820">
          <w:rPr>
            <w:noProof/>
            <w:webHidden/>
          </w:rPr>
          <w:instrText xml:space="preserve"> PAGEREF _Toc73367122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3E8DC859" w14:textId="33691898" w:rsidR="00CF3820" w:rsidRDefault="00000000">
      <w:pPr>
        <w:pStyle w:val="TDC1"/>
        <w:tabs>
          <w:tab w:val="right" w:leader="dot" w:pos="8494"/>
        </w:tabs>
        <w:rPr>
          <w:rFonts w:eastAsiaTheme="minorEastAsia"/>
          <w:noProof/>
          <w:lang w:eastAsia="es-ES"/>
        </w:rPr>
      </w:pPr>
      <w:hyperlink w:anchor="_Toc73367123" w:history="1">
        <w:r w:rsidR="00CF3820" w:rsidRPr="00EF4970">
          <w:rPr>
            <w:rStyle w:val="Hipervnculo"/>
            <w:noProof/>
          </w:rPr>
          <w:t>Tabla 4. Especificaciones Neoden IN6</w:t>
        </w:r>
        <w:r w:rsidR="00CF3820">
          <w:rPr>
            <w:noProof/>
            <w:webHidden/>
          </w:rPr>
          <w:tab/>
        </w:r>
        <w:r w:rsidR="00CF3820">
          <w:rPr>
            <w:noProof/>
            <w:webHidden/>
          </w:rPr>
          <w:fldChar w:fldCharType="begin"/>
        </w:r>
        <w:r w:rsidR="00CF3820">
          <w:rPr>
            <w:noProof/>
            <w:webHidden/>
          </w:rPr>
          <w:instrText xml:space="preserve"> PAGEREF _Toc73367123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604BE32F" w14:textId="6764E392" w:rsidR="00CF3820" w:rsidRDefault="00000000">
      <w:pPr>
        <w:pStyle w:val="TDC1"/>
        <w:tabs>
          <w:tab w:val="right" w:leader="dot" w:pos="8494"/>
        </w:tabs>
        <w:rPr>
          <w:rFonts w:eastAsiaTheme="minorEastAsia"/>
          <w:noProof/>
          <w:lang w:eastAsia="es-ES"/>
        </w:rPr>
      </w:pPr>
      <w:hyperlink w:anchor="_Toc73367124" w:history="1">
        <w:r w:rsidR="00CF3820" w:rsidRPr="00EF4970">
          <w:rPr>
            <w:rStyle w:val="Hipervnculo"/>
            <w:noProof/>
          </w:rPr>
          <w:t>Tabla 5. Especificaciones MD-F630</w:t>
        </w:r>
        <w:r w:rsidR="00CF3820">
          <w:rPr>
            <w:noProof/>
            <w:webHidden/>
          </w:rPr>
          <w:tab/>
        </w:r>
        <w:r w:rsidR="00CF3820">
          <w:rPr>
            <w:noProof/>
            <w:webHidden/>
          </w:rPr>
          <w:fldChar w:fldCharType="begin"/>
        </w:r>
        <w:r w:rsidR="00CF3820">
          <w:rPr>
            <w:noProof/>
            <w:webHidden/>
          </w:rPr>
          <w:instrText xml:space="preserve"> PAGEREF _Toc73367124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5A576EA5" w14:textId="6D2366FD" w:rsidR="00CF3820" w:rsidRDefault="00000000">
      <w:pPr>
        <w:pStyle w:val="TDC1"/>
        <w:tabs>
          <w:tab w:val="right" w:leader="dot" w:pos="8494"/>
        </w:tabs>
        <w:rPr>
          <w:rFonts w:eastAsiaTheme="minorEastAsia"/>
          <w:noProof/>
          <w:lang w:eastAsia="es-ES"/>
        </w:rPr>
      </w:pPr>
      <w:hyperlink w:anchor="_Toc73367125" w:history="1">
        <w:r w:rsidR="00CF3820" w:rsidRPr="00EF4970">
          <w:rPr>
            <w:rStyle w:val="Hipervnculo"/>
            <w:noProof/>
          </w:rPr>
          <w:t>Tabla 6. Especificaciones SMT AOI Online Machine</w:t>
        </w:r>
        <w:r w:rsidR="00CF3820">
          <w:rPr>
            <w:noProof/>
            <w:webHidden/>
          </w:rPr>
          <w:tab/>
        </w:r>
        <w:r w:rsidR="00CF3820">
          <w:rPr>
            <w:noProof/>
            <w:webHidden/>
          </w:rPr>
          <w:fldChar w:fldCharType="begin"/>
        </w:r>
        <w:r w:rsidR="00CF3820">
          <w:rPr>
            <w:noProof/>
            <w:webHidden/>
          </w:rPr>
          <w:instrText xml:space="preserve"> PAGEREF _Toc73367125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20B332B6" w14:textId="673C9159"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w:instrText>
      </w:r>
      <w:proofErr w:type="gramStart"/>
      <w:r>
        <w:instrText>TC  "</w:instrText>
      </w:r>
      <w:bookmarkStart w:id="3" w:name="_Toc113468555"/>
      <w:proofErr w:type="gramEnd"/>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w:instrText>
      </w:r>
      <w:proofErr w:type="gramStart"/>
      <w:r w:rsidR="00D11D78">
        <w:instrText>TC  "</w:instrText>
      </w:r>
      <w:bookmarkStart w:id="5" w:name="_Toc113468556"/>
      <w:proofErr w:type="gramEnd"/>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953172">
      <w:pPr>
        <w:ind w:firstLine="360"/>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3ECC7472" w:rsidR="00953172" w:rsidRDefault="00412881" w:rsidP="00412881">
      <w:pPr>
        <w:ind w:firstLine="360"/>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proofErr w:type="spellStart"/>
      <w:r w:rsidR="009E1570">
        <w:t>loas</w:t>
      </w:r>
      <w:proofErr w:type="spellEnd"/>
      <w:r w:rsidR="009E1570">
        <w:t xml:space="preserve"> alumnos con ayuda de profesore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w:instrText>
      </w:r>
      <w:proofErr w:type="gramStart"/>
      <w:r w:rsidR="00D11D78">
        <w:instrText>TC  "</w:instrText>
      </w:r>
      <w:bookmarkStart w:id="7" w:name="_Toc113468557"/>
      <w:proofErr w:type="gramEnd"/>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2215A7">
      <w:pPr>
        <w:ind w:firstLine="360"/>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8" w:name="_Toc113468558"/>
      <w:proofErr w:type="gramEnd"/>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9" w:name="_Toc113468559"/>
      <w:proofErr w:type="gramEnd"/>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10" w:name="_Toc113468560"/>
      <w:proofErr w:type="gramEnd"/>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D97FF5">
      <w:pPr>
        <w:ind w:firstLine="360"/>
      </w:pPr>
      <w:r>
        <w:t>En este capítulo se realizará un estudio de los posibles diseños de la bobinadora, diferenciándolos en las tres etapas definidas en el apartado 1.</w:t>
      </w:r>
      <w:r w:rsidR="00767FAA">
        <w:t>3.</w:t>
      </w:r>
    </w:p>
    <w:p w14:paraId="265F7755" w14:textId="4348BDB0" w:rsidR="00013D88" w:rsidRDefault="00767FAA" w:rsidP="00DA6CC4">
      <w:pPr>
        <w:ind w:firstLine="360"/>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DA6CC4">
      <w:pPr>
        <w:ind w:firstLine="360"/>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1" w:name="_Toc113468561"/>
      <w:proofErr w:type="gramEnd"/>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120D71">
      <w:pPr>
        <w:ind w:firstLine="360"/>
      </w:pPr>
      <w:r>
        <w:t>En este subapartado se realizará un estudio y análisis de las posibles soluciones de cada etapa por separado.</w:t>
      </w:r>
    </w:p>
    <w:p w14:paraId="4BB70233" w14:textId="115FBB83" w:rsidR="00137934" w:rsidRDefault="00137934" w:rsidP="00120D71">
      <w:pPr>
        <w:ind w:firstLine="360"/>
      </w:pPr>
      <w:r>
        <w:t xml:space="preserve">Para realizar este estudio hay que conocer la función que </w:t>
      </w:r>
      <w:r w:rsidR="005A51AF">
        <w:t>debe</w:t>
      </w:r>
      <w:r>
        <w:t xml:space="preserve"> desempeñar cada etapa de la máquina. </w:t>
      </w:r>
    </w:p>
    <w:p w14:paraId="63660239" w14:textId="27E5741F" w:rsidR="00137934" w:rsidRDefault="00137934" w:rsidP="00120D71">
      <w:pPr>
        <w:ind w:firstLine="360"/>
      </w:pPr>
      <w:r>
        <w:tab/>
        <w:t>La primera etapa se encarga de enfriar el filamento de plástico</w:t>
      </w:r>
    </w:p>
    <w:p w14:paraId="28A49936" w14:textId="195372FD" w:rsidR="00137934" w:rsidRDefault="00137934" w:rsidP="00120D71">
      <w:pPr>
        <w:ind w:firstLine="360"/>
      </w:pPr>
      <w:r>
        <w:tab/>
        <w:t>La segunda etapa se encarga de controlar el espesor</w:t>
      </w:r>
    </w:p>
    <w:p w14:paraId="316F188C" w14:textId="0E3FD1A3" w:rsidR="00137934" w:rsidRDefault="00137934" w:rsidP="00120D71">
      <w:pPr>
        <w:ind w:firstLine="360"/>
      </w:pPr>
      <w:r>
        <w:tab/>
        <w:t>La tercera y última etapa se encarga de bobinar el filamento en un rollo de impresión 3D.</w:t>
      </w:r>
    </w:p>
    <w:p w14:paraId="534EFC2F" w14:textId="33056C98" w:rsidR="00137934" w:rsidRDefault="005A51AF" w:rsidP="00120D71">
      <w:pPr>
        <w:ind w:firstLine="360"/>
      </w:pPr>
      <w:r>
        <w:t>Una vez conocido las funciones de cada etapa, se realiza el análisis de cada etapa por separado.</w:t>
      </w:r>
      <w:r w:rsidR="0033765E">
        <w:t xml:space="preserve"> </w:t>
      </w:r>
    </w:p>
    <w:p w14:paraId="7223BF15" w14:textId="196A368A" w:rsidR="0033765E" w:rsidRDefault="0033765E" w:rsidP="00120D71">
      <w:pPr>
        <w:ind w:firstLine="360"/>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2" w:name="_Toc113468562"/>
      <w:proofErr w:type="gramEnd"/>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137934">
      <w:pPr>
        <w:ind w:firstLine="360"/>
      </w:pPr>
      <w:r>
        <w:t>Es</w:t>
      </w:r>
      <w:r w:rsidR="00137934">
        <w:t>ta etapa se encarga de enfriar el filamento hasta la temperatura de cristal, para luego poder moldear el filamento.</w:t>
      </w:r>
    </w:p>
    <w:p w14:paraId="11A88852" w14:textId="49AD1FBE" w:rsidR="00137934" w:rsidRDefault="00137934" w:rsidP="00137934">
      <w:pPr>
        <w:ind w:firstLine="360"/>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986223">
      <w:pPr>
        <w:ind w:firstLine="360"/>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986223">
      <w:pPr>
        <w:ind w:firstLine="360"/>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3" w:name="_Toc113186827"/>
      <w:proofErr w:type="gramEnd"/>
      <w:r w:rsidRPr="00A54CBB">
        <w:instrText xml:space="preserve">Figura 1. </w:instrText>
      </w:r>
      <w:bookmarkEnd w:id="13"/>
      <w:r>
        <w:instrText>Refrigeración líquida para filamento 3D</w:instrText>
      </w:r>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986223">
      <w:pPr>
        <w:ind w:firstLine="360"/>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986223">
      <w:pPr>
        <w:ind w:firstLine="360"/>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4" w:name="_Toc113186828"/>
      <w:proofErr w:type="gramEnd"/>
      <w:r w:rsidRPr="00A54CBB">
        <w:instrText xml:space="preserve">Figura </w:instrText>
      </w:r>
      <w:r w:rsidR="00AF73B7">
        <w:instrText>2</w:instrText>
      </w:r>
      <w:r w:rsidRPr="00A54CBB">
        <w:instrText xml:space="preserve">. </w:instrText>
      </w:r>
      <w:bookmarkEnd w:id="14"/>
      <w:r w:rsidR="00AF73B7">
        <w:instrText>Refrigeración por aire para filamento 3D</w:instrText>
      </w:r>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t>Segunda etapa</w:t>
      </w:r>
      <w:r w:rsidR="00290C90">
        <w:fldChar w:fldCharType="begin"/>
      </w:r>
      <w:r w:rsidR="00290C90">
        <w:instrText xml:space="preserve"> </w:instrText>
      </w:r>
      <w:proofErr w:type="gramStart"/>
      <w:r w:rsidR="00290C90">
        <w:instrText xml:space="preserve">TC  </w:instrText>
      </w:r>
      <w:r w:rsidR="0057278A">
        <w:instrText>“</w:instrText>
      </w:r>
      <w:bookmarkStart w:id="15" w:name="_Toc113468563"/>
      <w:proofErr w:type="gramEnd"/>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3157D7">
      <w:pPr>
        <w:ind w:firstLine="360"/>
      </w:pPr>
      <w:r>
        <w:t>En esta etapa se pretende controlar el espesor del filamento cuando este se encuentre a temperatura de cristal.</w:t>
      </w:r>
      <w:r w:rsidR="00C70BC7">
        <w:t xml:space="preserve"> Existen varias posibilidades, y se van a analizar dos posibles soluciones. </w:t>
      </w:r>
      <w:r w:rsidR="00C70BC7">
        <w:lastRenderedPageBreak/>
        <w:t xml:space="preserve">Ambas soluciones se basan en controlar la tensión del filamento. Al variar la tensión del filamento, se puede variar el espesor. </w:t>
      </w:r>
    </w:p>
    <w:p w14:paraId="0FE6CBB3" w14:textId="2D6E20C6" w:rsidR="003157D7" w:rsidRDefault="003157D7" w:rsidP="003157D7">
      <w:pPr>
        <w:ind w:firstLine="360"/>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3</w:instrText>
      </w:r>
      <w:r w:rsidRPr="00A54CBB">
        <w:instrText xml:space="preserve">. </w:instrText>
      </w:r>
      <w:r>
        <w:instrText>Tensión aplicando tracción</w:instrText>
      </w:r>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3157D7">
      <w:pPr>
        <w:ind w:firstLine="360"/>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3157D7">
      <w:pPr>
        <w:ind w:firstLine="360"/>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4</w:instrText>
      </w:r>
      <w:r w:rsidRPr="00A54CBB">
        <w:instrText xml:space="preserve">. </w:instrText>
      </w:r>
      <w:r>
        <w:instrText>Tensión aplicando fuerza</w:instrText>
      </w:r>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C056B0">
      <w:pPr>
        <w:ind w:firstLine="360"/>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5</w:instrText>
      </w:r>
      <w:r w:rsidRPr="00A54CBB">
        <w:instrText xml:space="preserve">. </w:instrText>
      </w:r>
      <w:r>
        <w:instrText>Tensión aplicando sistema no lineal para el control del espesor de planchas de acero</w:instrText>
      </w:r>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6"/>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6"/>
      <w:proofErr w:type="spellEnd"/>
      <w:r w:rsidR="00A40D36">
        <w:rPr>
          <w:rStyle w:val="Refdecomentario"/>
        </w:rPr>
        <w:commentReference w:id="16"/>
      </w:r>
    </w:p>
    <w:p w14:paraId="78598691" w14:textId="34830DE9" w:rsidR="002D09BF" w:rsidRDefault="002D09BF" w:rsidP="002D09BF">
      <w:pPr>
        <w:ind w:firstLine="360"/>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2D09BF">
      <w:pPr>
        <w:ind w:firstLine="360"/>
      </w:pPr>
      <w:r>
        <w:t xml:space="preserve">En el </w:t>
      </w:r>
      <w:r w:rsidR="005511D5">
        <w:t xml:space="preserve">mercado </w:t>
      </w:r>
      <w:r>
        <w:t>e</w:t>
      </w:r>
      <w:r>
        <w:t xml:space="preserv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6</w:instrText>
      </w:r>
      <w:r w:rsidR="00FC3D26">
        <w:instrText xml:space="preserve">. Soporte de dial digital, creado por </w:instrText>
      </w:r>
      <w:proofErr w:type="spellStart"/>
      <w:r w:rsidR="00FC3D26">
        <w:instrText>dy</w:instrText>
      </w:r>
      <w:proofErr w:type="spellEnd"/>
      <w:r w:rsidR="00FC3D26">
        <w:instrText xml:space="preserve"> </w:instrText>
      </w:r>
      <w:proofErr w:type="spellStart"/>
      <w:r w:rsidR="00FC3D26">
        <w:instrText>chen</w:instrText>
      </w:r>
      <w:proofErr w:type="spellEnd"/>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2D09BF">
      <w:pPr>
        <w:ind w:firstLine="360"/>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7</w:instrText>
      </w:r>
      <w:r w:rsidRPr="00A54CBB">
        <w:instrText xml:space="preserve">. </w:instrText>
      </w:r>
      <w:r w:rsidR="00FC3D26">
        <w:instrText>Sensor de espesor, efecto hall</w:instrText>
      </w:r>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B930DF">
      <w:pPr>
        <w:ind w:firstLine="360"/>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lastRenderedPageBreak/>
        <w:t>R</w:t>
      </w:r>
      <w:commentRangeStart w:id="17"/>
      <w:r>
        <w:t>EFERENCIAR EL MODELO</w:t>
      </w:r>
      <w:commentRangeEnd w:id="17"/>
      <w:r>
        <w:rPr>
          <w:rStyle w:val="Refdecomentario"/>
        </w:rPr>
        <w:commentReference w:id="17"/>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18" w:name="_Toc113468564"/>
      <w:proofErr w:type="gramEnd"/>
      <w:r w:rsidR="004905BE">
        <w:instrText>2</w:instrText>
      </w:r>
      <w:r w:rsidR="00290C90">
        <w:instrText>.1.3.</w:instrText>
      </w:r>
      <w:r w:rsidR="00290C90">
        <w:tab/>
      </w:r>
      <w:r>
        <w:instrText>Tercera etapa</w:instrText>
      </w:r>
      <w:bookmarkEnd w:id="18"/>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B739A7">
      <w:pPr>
        <w:ind w:firstLine="360"/>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B739A7">
      <w:pPr>
        <w:ind w:firstLine="360"/>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B739A7">
      <w:pPr>
        <w:ind w:firstLine="360"/>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8</w:instrText>
      </w:r>
      <w:r w:rsidRPr="00A54CBB">
        <w:instrText xml:space="preserve">. </w:instrText>
      </w:r>
      <w:r>
        <w:instrText>Soporte bobina</w:instrText>
      </w:r>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19" w:name="_Toc113468565"/>
      <w:proofErr w:type="gramEnd"/>
      <w:r w:rsidR="004905BE">
        <w:instrText>2</w:instrText>
      </w:r>
      <w:r w:rsidR="00290C90">
        <w:instrText>.2.</w:instrText>
      </w:r>
      <w:r w:rsidR="00290C90">
        <w:tab/>
      </w:r>
      <w:r>
        <w:instrText>Soluciones concluidas</w:instrText>
      </w:r>
      <w:bookmarkEnd w:id="19"/>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F65AB8">
      <w:pPr>
        <w:ind w:firstLine="360"/>
      </w:pPr>
      <w:r>
        <w:t>En este subapartado se van a concluir las soluciones aportadas para cada parte. Listando las piezas y materiales necesarias.</w:t>
      </w:r>
    </w:p>
    <w:p w14:paraId="2A343E9E" w14:textId="5CB6E4CB" w:rsidR="00F65AB8" w:rsidRDefault="00F65AB8" w:rsidP="00F65AB8">
      <w:pPr>
        <w:ind w:firstLine="360"/>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F65AB8">
      <w:pPr>
        <w:ind w:firstLine="360"/>
      </w:pPr>
      <w:r>
        <w:t>Por tanto, para desarrollar la bobinadora se han usado diseños simples pero funcionales, y se ha reciclado la mayor cantidad de piezas. Ya que la idea es el reciclado, la máquina también debía tener partes recicladas.</w:t>
      </w:r>
    </w:p>
    <w:p w14:paraId="23E943D1" w14:textId="77777777" w:rsidR="00580331" w:rsidRDefault="00580331" w:rsidP="00F65AB8">
      <w:pPr>
        <w:ind w:firstLine="360"/>
      </w:pPr>
      <w:r>
        <w:t xml:space="preserve">Como en el apartado 2.1, se realizará un análisis de las soluciones aportadas por etapas separadas. Dando una explicación del motivo porque se ha seleccionado esa solución. </w:t>
      </w:r>
    </w:p>
    <w:p w14:paraId="6849AB58" w14:textId="0AC17237" w:rsidR="00580331" w:rsidRDefault="00580331" w:rsidP="00F65AB8">
      <w:pPr>
        <w:ind w:firstLine="360"/>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0" w:name="_Toc113468566"/>
      <w:proofErr w:type="gramEnd"/>
      <w:r w:rsidR="004905BE">
        <w:instrText>2</w:instrText>
      </w:r>
      <w:r w:rsidR="00290C90">
        <w:instrText>.2.1.</w:instrText>
      </w:r>
      <w:r w:rsidR="00290C90">
        <w:tab/>
      </w:r>
      <w:r>
        <w:instrText>Solución primera etapa</w:instrText>
      </w:r>
      <w:bookmarkEnd w:id="20"/>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824618">
      <w:pPr>
        <w:ind w:firstLine="360"/>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824618">
      <w:pPr>
        <w:ind w:firstLine="360"/>
      </w:pPr>
      <w:r>
        <w:t xml:space="preserve">Se pueden usar ventiladores de alto flujo, turbinas o incluso ventiladores de ordenador pequeño. </w:t>
      </w:r>
    </w:p>
    <w:p w14:paraId="0EA82D7D" w14:textId="3CE3A436" w:rsidR="004573FB" w:rsidRDefault="004573FB" w:rsidP="00824618">
      <w:pPr>
        <w:ind w:firstLine="360"/>
      </w:pPr>
      <w:r>
        <w:t>Se ha sele</w:t>
      </w:r>
      <w:r w:rsidR="00710CD1">
        <w:t>ccionado la refrigeración por aire debido a su sencillez y a la facilidad de encontrar los materiales necesarios.</w:t>
      </w:r>
    </w:p>
    <w:p w14:paraId="5E2A07C3" w14:textId="69E68F9E" w:rsidR="00710CD1" w:rsidRDefault="00710CD1" w:rsidP="00710CD1">
      <w:pPr>
        <w:ind w:firstLine="360"/>
      </w:pPr>
      <w:r>
        <w:t xml:space="preserve">En este caso se ha usado 3 ventiladores de corriente continua de ordenador de 70mm. Estos ventiladores pertenecían a la refrigeración de </w:t>
      </w:r>
      <w:proofErr w:type="spellStart"/>
      <w:r>
        <w:t>cpu</w:t>
      </w:r>
      <w:proofErr w:type="spellEnd"/>
      <w:r>
        <w:t xml:space="preserve"> de un ordenador antiguo.</w:t>
      </w:r>
    </w:p>
    <w:p w14:paraId="4D209AE8" w14:textId="61D0DC25" w:rsidR="00710CD1" w:rsidRDefault="00710CD1" w:rsidP="00710CD1">
      <w:pPr>
        <w:ind w:firstLine="360"/>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6AD7CFC3" w:rsidR="009D0E69" w:rsidRDefault="009D0E69" w:rsidP="00710CD1">
      <w:pPr>
        <w:ind w:firstLine="360"/>
      </w:pPr>
      <w:r>
        <w:t>Por último, se necesita un soporte de la refrigeración, por el filamento pueda circular libremente. Este puede ser un perfil metálico o de otro material. En este caso se ha seleccionado un perfil cuadrado que facilito la universidad que no se iba a usar.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1" w:name="_Toc113186831"/>
      <w:proofErr w:type="gramEnd"/>
      <w:r>
        <w:instrText xml:space="preserve">Figura </w:instrText>
      </w:r>
      <w:r w:rsidR="00121AFE">
        <w:instrText>9</w:instrText>
      </w:r>
      <w:r>
        <w:instrText xml:space="preserve">. </w:instrText>
      </w:r>
      <w:bookmarkEnd w:id="21"/>
      <w:r w:rsidR="009D0E69">
        <w:instrText xml:space="preserve">Sistema de </w:instrText>
      </w:r>
      <w:r w:rsidR="009D0E69">
        <w:instrText>refrigeración</w:instrText>
      </w:r>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775E72">
      <w:pPr>
        <w:ind w:firstLine="360"/>
      </w:pPr>
      <w:r>
        <w:t>P</w:t>
      </w:r>
      <w:r>
        <w:t>ara finalizar se ha diseñado un pequeño soporte, pie, para apoyar el perfil metálico y poder atornillarlo a una mesa donde se está construyendo la máquina.</w:t>
      </w:r>
    </w:p>
    <w:p w14:paraId="00CABB43" w14:textId="46C6F916" w:rsidR="00470CAE" w:rsidRDefault="00470CAE" w:rsidP="00775E72">
      <w:pPr>
        <w:ind w:firstLine="360"/>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2" w:name="_Toc113468567"/>
      <w:proofErr w:type="gramEnd"/>
      <w:r w:rsidR="004905BE">
        <w:instrText>2</w:instrText>
      </w:r>
      <w:r w:rsidR="00554FC9">
        <w:instrText>.2.2.</w:instrText>
      </w:r>
      <w:r w:rsidR="00554FC9">
        <w:tab/>
      </w:r>
      <w:r>
        <w:instrText>Solución segunda etapa</w:instrText>
      </w:r>
      <w:bookmarkEnd w:id="22"/>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4428D7">
      <w:pPr>
        <w:ind w:firstLine="360"/>
      </w:pPr>
      <w:r>
        <w:t>E</w:t>
      </w:r>
      <w:r w:rsidR="005E007F">
        <w:t>n esta etapa se ha escogido la solución del control no lineal de espesor que se usa para controlar el espesor de las láminas de acero. Debido a que es un modelo que se puede encontrar bien detallado, y no es complicado de implementar, a parte de que los materiales necesarios no son muy costosos.</w:t>
      </w:r>
    </w:p>
    <w:p w14:paraId="2E4419FA" w14:textId="51490481" w:rsidR="003E0443" w:rsidRDefault="003E0443" w:rsidP="003E0443">
      <w:pPr>
        <w:pStyle w:val="Ttulo7"/>
        <w:jc w:val="center"/>
      </w:pPr>
      <w:r>
        <w:fldChar w:fldCharType="begin"/>
      </w:r>
      <w:r>
        <w:instrText xml:space="preserve"> </w:instrText>
      </w:r>
      <w:proofErr w:type="gramStart"/>
      <w:r>
        <w:instrText>TC  "</w:instrText>
      </w:r>
      <w:proofErr w:type="gramEnd"/>
      <w:r>
        <w:instrText xml:space="preserve">Figura </w:instrText>
      </w:r>
      <w:r>
        <w:instrText>10</w:instrText>
      </w:r>
      <w:r>
        <w:instrText xml:space="preserve">. </w:instrText>
      </w:r>
      <w:r>
        <w:instrText>Segunda etapa</w:instrText>
      </w:r>
      <w:r>
        <w:instrText xml:space="preserve">" \f i \l 1 </w:instrText>
      </w:r>
      <w:r>
        <w:fldChar w:fldCharType="end"/>
      </w:r>
      <w:r>
        <w:t xml:space="preserve">Figura </w:t>
      </w:r>
      <w:r>
        <w:t>10</w:t>
      </w:r>
      <w:r>
        <w:t xml:space="preserve">. </w:t>
      </w:r>
      <w:r>
        <w:t>Segunda etapa</w:t>
      </w:r>
    </w:p>
    <w:p w14:paraId="0C337CB6" w14:textId="77777777" w:rsidR="003E0443" w:rsidRDefault="003E0443" w:rsidP="003E0443"/>
    <w:p w14:paraId="0E6D3FAF" w14:textId="1D8A7AE3" w:rsidR="005E007F" w:rsidRDefault="005E007F" w:rsidP="004428D7">
      <w:pPr>
        <w:ind w:firstLine="360"/>
      </w:pPr>
      <w:r>
        <w:t>El principal material necesario es un motor paso a paso, este realizará el control del ángulo, modificando así el espesor del filamento</w:t>
      </w:r>
      <w:r w:rsidR="00AA2EA5">
        <w:t>.</w:t>
      </w:r>
    </w:p>
    <w:p w14:paraId="6FB89833" w14:textId="6C82AC71" w:rsidR="003E0443" w:rsidRDefault="00AA2EA5" w:rsidP="003E0443">
      <w:pPr>
        <w:ind w:firstLine="360"/>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3E0443">
      <w:pPr>
        <w:ind w:firstLine="360"/>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23"/>
      <w:r>
        <w:t xml:space="preserve"> </w:t>
      </w:r>
      <w:r w:rsidR="003904EA">
        <w:fldChar w:fldCharType="begin"/>
      </w:r>
      <w:r w:rsidR="003904EA">
        <w:instrText xml:space="preserve"> TC  "</w:instrText>
      </w:r>
      <w:bookmarkStart w:id="24" w:name="_Toc113186832"/>
      <w:r w:rsidR="003904EA">
        <w:instrText xml:space="preserve">Figura </w:instrText>
      </w:r>
      <w:r w:rsidR="003904EA">
        <w:instrText>11</w:instrText>
      </w:r>
      <w:r w:rsidR="003904EA">
        <w:instrText xml:space="preserve">. </w:instrText>
      </w:r>
      <w:bookmarkEnd w:id="24"/>
      <w:r w:rsidR="003904EA">
        <w:instrText>Soporte de rodamiento en el pivote de rotación</w:instrText>
      </w:r>
      <w:r w:rsidR="003904EA">
        <w:instrText xml:space="preserve">" \f i \l 1 </w:instrText>
      </w:r>
      <w:r w:rsidR="003904EA">
        <w:fldChar w:fldCharType="end"/>
      </w:r>
      <w:r w:rsidR="003904EA" w:rsidRPr="003904EA">
        <w:t xml:space="preserve"> </w:t>
      </w:r>
      <w:r w:rsidR="003904EA">
        <w:t>Figura 11. Soporte de rodamiento en el pivote de rotación</w:t>
      </w:r>
      <w:r w:rsidR="003904EA">
        <w:t>.</w:t>
      </w:r>
      <w:commentRangeEnd w:id="23"/>
      <w:r w:rsidR="004A0CB2">
        <w:rPr>
          <w:rStyle w:val="Refdecomentario"/>
          <w:rFonts w:asciiTheme="minorHAnsi" w:eastAsiaTheme="minorHAnsi" w:hAnsiTheme="minorHAnsi" w:cstheme="minorBidi"/>
          <w:i w:val="0"/>
          <w:iCs w:val="0"/>
          <w:color w:val="auto"/>
        </w:rPr>
        <w:commentReference w:id="23"/>
      </w:r>
    </w:p>
    <w:p w14:paraId="2DADDC92" w14:textId="77777777" w:rsidR="006275F2" w:rsidRPr="006275F2" w:rsidRDefault="006275F2" w:rsidP="006275F2"/>
    <w:p w14:paraId="739F80DC" w14:textId="710BE382" w:rsidR="006275F2" w:rsidRDefault="006275F2" w:rsidP="006275F2">
      <w:pPr>
        <w:ind w:firstLine="360"/>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4428D7">
      <w:pPr>
        <w:ind w:firstLine="360"/>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275F2">
      <w:pPr>
        <w:ind w:firstLine="360"/>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Figura 1</w:instrText>
      </w:r>
      <w:r w:rsidR="00EA1C31">
        <w:instrText>2</w:instrText>
      </w:r>
      <w:r>
        <w:instrText>A</w:instrText>
      </w:r>
      <w:r>
        <w:instrText xml:space="preserve">. </w:instrText>
      </w:r>
      <w:r>
        <w:instrText>Soporte guía principio</w:instrText>
      </w:r>
      <w:r>
        <w:instrText xml:space="preserve">" \f i \l 1 </w:instrText>
      </w:r>
      <w:r>
        <w:fldChar w:fldCharType="end"/>
      </w:r>
      <w:r>
        <w:t>Figura 1</w:t>
      </w:r>
      <w:r w:rsidR="00EA1C31">
        <w:t>2</w:t>
      </w:r>
      <w:r>
        <w:t>A</w:t>
      </w:r>
      <w:r>
        <w:t xml:space="preserve">. </w:t>
      </w:r>
      <w:r>
        <w:t xml:space="preserve">Soporte guía principio </w:t>
      </w:r>
      <w:r w:rsidR="00911060">
        <w:tab/>
      </w:r>
      <w:r w:rsidR="00911060">
        <w:tab/>
      </w:r>
      <w:r>
        <w:fldChar w:fldCharType="begin"/>
      </w:r>
      <w:r>
        <w:instrText xml:space="preserve"> TC  "Figura 1</w:instrText>
      </w:r>
      <w:r w:rsidR="00EA1C31">
        <w:instrText>2</w:instrText>
      </w:r>
      <w:r>
        <w:instrText>B</w:instrText>
      </w:r>
      <w:r>
        <w:instrText>. Soporte guía</w:instrText>
      </w:r>
      <w:r>
        <w:instrText xml:space="preserve"> final</w:instrText>
      </w:r>
      <w:r>
        <w:instrText xml:space="preserve">" \f i \l 1 </w:instrText>
      </w:r>
      <w:r>
        <w:fldChar w:fldCharType="end"/>
      </w:r>
      <w:r>
        <w:t>Figura 1</w:t>
      </w:r>
      <w:r w:rsidR="00EA1C31">
        <w:t>2</w:t>
      </w:r>
      <w:r>
        <w:t>B</w:t>
      </w:r>
      <w:r>
        <w:t xml:space="preserve">. Soporte guía </w:t>
      </w:r>
      <w:r>
        <w:t>final</w:t>
      </w:r>
    </w:p>
    <w:p w14:paraId="7200500D" w14:textId="0D11CA19" w:rsidR="003E0443" w:rsidRDefault="003E0443" w:rsidP="003E0443">
      <w:pPr>
        <w:pStyle w:val="Ttulo7"/>
        <w:jc w:val="center"/>
      </w:pPr>
    </w:p>
    <w:p w14:paraId="78976625" w14:textId="72EC8084" w:rsidR="006275F2" w:rsidRDefault="006275F2" w:rsidP="006275F2">
      <w:pPr>
        <w:ind w:firstLine="360"/>
      </w:pPr>
      <w:r>
        <w:t xml:space="preserve">Como se puede apreciar en la figura 12ª,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5C8D997F" w14:textId="77777777" w:rsidR="003E0443" w:rsidRDefault="003E0443" w:rsidP="004428D7">
      <w:pPr>
        <w:ind w:firstLine="360"/>
      </w:pPr>
    </w:p>
    <w:p w14:paraId="46B7098E" w14:textId="76F6654C" w:rsidR="004E0195" w:rsidRDefault="004E0195" w:rsidP="00BA582A"/>
    <w:p w14:paraId="65991735" w14:textId="17DBF342" w:rsidR="004E0195" w:rsidRDefault="004E0195" w:rsidP="004E0195">
      <w:pPr>
        <w:jc w:val="center"/>
      </w:pPr>
    </w:p>
    <w:p w14:paraId="6FCA8121" w14:textId="6713C0BA" w:rsidR="004E0195" w:rsidRPr="00554FC9" w:rsidRDefault="00554FC9" w:rsidP="00554FC9">
      <w:pPr>
        <w:pStyle w:val="Ttulo7"/>
        <w:jc w:val="center"/>
      </w:pPr>
      <w:r>
        <w:fldChar w:fldCharType="begin"/>
      </w:r>
      <w:r>
        <w:instrText xml:space="preserve"> TC  "</w:instrText>
      </w:r>
      <w:bookmarkStart w:id="25" w:name="_Toc73367121"/>
      <w:r>
        <w:instrText>Tabla 2. Resumen Autotonick BS281</w:instrText>
      </w:r>
      <w:bookmarkEnd w:id="25"/>
      <w:r>
        <w:instrText xml:space="preserve">" \f t\l 1 </w:instrText>
      </w:r>
      <w:r>
        <w:fldChar w:fldCharType="end"/>
      </w:r>
      <w:r w:rsidR="004E0195" w:rsidRPr="00554FC9">
        <w:t xml:space="preserve">Tabla 2. Resumen </w:t>
      </w:r>
      <w:proofErr w:type="spellStart"/>
      <w:r w:rsidR="004E0195" w:rsidRPr="00554FC9">
        <w:t>Autotonick</w:t>
      </w:r>
      <w:proofErr w:type="spellEnd"/>
      <w:r w:rsidR="004E0195" w:rsidRPr="00554FC9">
        <w:t xml:space="preserve"> BS281</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26" w:name="_Toc72861184"/>
      <w:r>
        <w:lastRenderedPageBreak/>
        <w:t>Solución tercera etapa</w:t>
      </w:r>
      <w:r w:rsidR="004E0195">
        <w:t xml:space="preserve"> </w:t>
      </w:r>
      <w:bookmarkEnd w:id="26"/>
      <w:r w:rsidR="00554FC9">
        <w:fldChar w:fldCharType="begin"/>
      </w:r>
      <w:r w:rsidR="00554FC9">
        <w:instrText xml:space="preserve"> </w:instrText>
      </w:r>
      <w:proofErr w:type="gramStart"/>
      <w:r w:rsidR="00554FC9">
        <w:instrText>TC  "</w:instrText>
      </w:r>
      <w:bookmarkStart w:id="27" w:name="_Toc113468568"/>
      <w:proofErr w:type="gramEnd"/>
      <w:r w:rsidR="004905BE">
        <w:instrText>2</w:instrText>
      </w:r>
      <w:r w:rsidR="00554FC9">
        <w:instrText>.2.3.</w:instrText>
      </w:r>
      <w:r w:rsidR="00554FC9">
        <w:tab/>
      </w:r>
      <w:r>
        <w:instrText>Solución tercera etapa</w:instrText>
      </w:r>
      <w:bookmarkEnd w:id="27"/>
      <w:r>
        <w:instrText xml:space="preserve"> </w:instrText>
      </w:r>
      <w:r w:rsidR="00554FC9">
        <w:instrText xml:space="preserve">" \f c \l </w:instrText>
      </w:r>
      <w:r w:rsidR="004905BE">
        <w:instrText>4</w:instrText>
      </w:r>
      <w:r w:rsidR="00554FC9">
        <w:instrText xml:space="preserve"> </w:instrText>
      </w:r>
      <w:r w:rsidR="00554FC9">
        <w:fldChar w:fldCharType="end"/>
      </w:r>
    </w:p>
    <w:p w14:paraId="26876770" w14:textId="6EE187C0" w:rsidR="00063A75" w:rsidRDefault="00B6411D" w:rsidP="006E79E7">
      <w:pPr>
        <w:ind w:firstLine="360"/>
      </w:pPr>
      <w:r>
        <w:t xml:space="preserve">Se </w:t>
      </w:r>
    </w:p>
    <w:p w14:paraId="67E280E7" w14:textId="5D21B561" w:rsidR="00063A75" w:rsidRDefault="00063A75" w:rsidP="00063A75">
      <w:pPr>
        <w:ind w:firstLine="360"/>
        <w:jc w:val="center"/>
      </w:pPr>
    </w:p>
    <w:p w14:paraId="02E8EEBC" w14:textId="6F82C6C1" w:rsidR="00B6411D" w:rsidRDefault="00554FC9" w:rsidP="00E5189E">
      <w:pPr>
        <w:pStyle w:val="Ttulo7"/>
        <w:jc w:val="center"/>
      </w:pPr>
      <w:r>
        <w:fldChar w:fldCharType="begin"/>
      </w:r>
      <w:r>
        <w:instrText xml:space="preserve"> </w:instrText>
      </w:r>
      <w:proofErr w:type="gramStart"/>
      <w:r>
        <w:instrText>TC  "</w:instrText>
      </w:r>
      <w:bookmarkStart w:id="28" w:name="_Toc113186833"/>
      <w:proofErr w:type="gramEnd"/>
      <w:r>
        <w:instrText xml:space="preserve">Figura 6. </w:instrText>
      </w:r>
      <w:proofErr w:type="spellStart"/>
      <w:r>
        <w:instrText>Neoden</w:instrText>
      </w:r>
      <w:proofErr w:type="spellEnd"/>
      <w:r>
        <w:instrText xml:space="preserve"> 4</w:instrText>
      </w:r>
      <w:bookmarkEnd w:id="28"/>
      <w:r>
        <w:instrText xml:space="preserve">" \f i\l 1 </w:instrText>
      </w:r>
      <w:r>
        <w:fldChar w:fldCharType="end"/>
      </w:r>
      <w:r w:rsidR="00063A75">
        <w:t xml:space="preserve">Figura 6. </w:t>
      </w:r>
      <w:proofErr w:type="spellStart"/>
      <w:r w:rsidR="00063A75">
        <w:t>Neoden</w:t>
      </w:r>
      <w:proofErr w:type="spellEnd"/>
      <w:r w:rsidR="00063A75">
        <w:t xml:space="preserve"> 4</w:t>
      </w:r>
    </w:p>
    <w:p w14:paraId="5487AA6C" w14:textId="73A1C12F" w:rsidR="00E5189E" w:rsidRPr="00E5189E" w:rsidRDefault="00E5189E" w:rsidP="00E5189E">
      <w:r>
        <w:br w:type="page"/>
      </w:r>
    </w:p>
    <w:p w14:paraId="6FC92446" w14:textId="713821FA" w:rsidR="00063A75" w:rsidRDefault="00063A75" w:rsidP="00063A75">
      <w:pPr>
        <w:ind w:firstLine="360"/>
        <w:jc w:val="center"/>
      </w:pPr>
    </w:p>
    <w:p w14:paraId="150465F3" w14:textId="07F552F7" w:rsidR="00063A75" w:rsidRDefault="00554FC9" w:rsidP="00554FC9">
      <w:pPr>
        <w:pStyle w:val="Ttulo7"/>
        <w:jc w:val="center"/>
      </w:pPr>
      <w:r>
        <w:fldChar w:fldCharType="begin"/>
      </w:r>
      <w:r>
        <w:instrText xml:space="preserve"> </w:instrText>
      </w:r>
      <w:proofErr w:type="gramStart"/>
      <w:r>
        <w:instrText>TC  "</w:instrText>
      </w:r>
      <w:bookmarkStart w:id="29" w:name="_Toc73367122"/>
      <w:proofErr w:type="gramEnd"/>
      <w:r>
        <w:instrText xml:space="preserve">Tabla 3. Especificaciones </w:instrText>
      </w:r>
      <w:proofErr w:type="spellStart"/>
      <w:r>
        <w:instrText>Neoden</w:instrText>
      </w:r>
      <w:proofErr w:type="spellEnd"/>
      <w:r>
        <w:instrText xml:space="preserve"> 4</w:instrText>
      </w:r>
      <w:bookmarkEnd w:id="29"/>
      <w:r>
        <w:instrText xml:space="preserve">" \f t \l 1 </w:instrText>
      </w:r>
      <w:r>
        <w:fldChar w:fldCharType="end"/>
      </w:r>
      <w:r w:rsidR="00063A75" w:rsidRPr="00BA582A">
        <w:t xml:space="preserve">Tabla 3. Especificaciones </w:t>
      </w:r>
      <w:proofErr w:type="spellStart"/>
      <w:r w:rsidR="00063A75" w:rsidRPr="00BA582A">
        <w:t>Neoden</w:t>
      </w:r>
      <w:proofErr w:type="spellEnd"/>
      <w:r w:rsidR="00063A75" w:rsidRPr="00BA582A">
        <w:t xml:space="preserve"> 4</w:t>
      </w:r>
    </w:p>
    <w:p w14:paraId="18C3756B" w14:textId="77777777"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30" w:name="_Toc113468569"/>
      <w:proofErr w:type="gramEnd"/>
      <w:r w:rsidR="004905BE">
        <w:instrText>2</w:instrText>
      </w:r>
      <w:r w:rsidR="00554FC9">
        <w:instrText>.3.</w:instrText>
      </w:r>
      <w:r w:rsidR="00554FC9">
        <w:tab/>
      </w:r>
      <w:bookmarkEnd w:id="30"/>
      <w:r>
        <w:instrText>Lista de materiales</w:instrText>
      </w:r>
      <w:r w:rsidR="00554FC9">
        <w:instrText xml:space="preserve">" \f c \l </w:instrText>
      </w:r>
      <w:r w:rsidR="004905BE">
        <w:instrText>3</w:instrText>
      </w:r>
      <w:r w:rsidR="00554FC9">
        <w:instrText xml:space="preserve"> </w:instrText>
      </w:r>
      <w:r w:rsidR="00554FC9">
        <w:fldChar w:fldCharType="end"/>
      </w:r>
    </w:p>
    <w:p w14:paraId="48669704" w14:textId="77777777" w:rsidR="004428D7" w:rsidRDefault="004428D7" w:rsidP="004428D7">
      <w:pPr>
        <w:ind w:firstLine="360"/>
      </w:pPr>
      <w:r>
        <w:t xml:space="preserve">El horno de </w:t>
      </w:r>
      <w:proofErr w:type="spellStart"/>
      <w:r>
        <w:t>reflow</w:t>
      </w:r>
      <w:proofErr w:type="spellEnd"/>
      <w:r>
        <w:t xml:space="preserve"> es una parte importante del proceso, ya que se encarga de soldar los componentes a la PCB después de que los haya posicionado la pick and place.</w:t>
      </w:r>
    </w:p>
    <w:p w14:paraId="69E245BE" w14:textId="77777777" w:rsidR="00470CAE" w:rsidRDefault="00470CAE" w:rsidP="00470CAE">
      <w:pPr>
        <w:pStyle w:val="Ttulo7"/>
        <w:jc w:val="center"/>
      </w:pPr>
      <w:r>
        <w:fldChar w:fldCharType="begin"/>
      </w:r>
      <w:r>
        <w:instrText xml:space="preserve"> </w:instrText>
      </w:r>
      <w:proofErr w:type="gramStart"/>
      <w:r>
        <w:instrText>TC  "</w:instrText>
      </w:r>
      <w:bookmarkStart w:id="31" w:name="_Toc73367120"/>
      <w:proofErr w:type="gramEnd"/>
      <w:r>
        <w:instrText xml:space="preserve">Tabla 1. </w:instrText>
      </w:r>
      <w:bookmarkEnd w:id="31"/>
      <w:r>
        <w:instrText xml:space="preserve">Listado de materiales etapa 1" \f t \l 1 </w:instrText>
      </w:r>
      <w:r>
        <w:fldChar w:fldCharType="end"/>
      </w:r>
      <w:r>
        <w:t>Tabla 1. Listado de materiales etapa 1</w:t>
      </w:r>
    </w:p>
    <w:p w14:paraId="60EFC841" w14:textId="77777777" w:rsidR="00470CAE" w:rsidRDefault="00470CAE" w:rsidP="004428D7">
      <w:pPr>
        <w:ind w:firstLine="360"/>
      </w:pPr>
    </w:p>
    <w:p w14:paraId="52F44178" w14:textId="77777777" w:rsidR="004428D7" w:rsidRDefault="004428D7" w:rsidP="004428D7">
      <w:pPr>
        <w:ind w:firstLine="360"/>
      </w:pPr>
    </w:p>
    <w:p w14:paraId="1E0F07AD" w14:textId="556C8A90" w:rsidR="00063A75" w:rsidRDefault="004428D7" w:rsidP="001B393B">
      <w:pPr>
        <w:pStyle w:val="Ttulo4"/>
        <w:numPr>
          <w:ilvl w:val="2"/>
          <w:numId w:val="9"/>
        </w:numPr>
      </w:pPr>
      <w:bookmarkStart w:id="32" w:name="_Toc72861186"/>
      <w:proofErr w:type="spellStart"/>
      <w:r>
        <w:t>Neoden</w:t>
      </w:r>
      <w:proofErr w:type="spellEnd"/>
      <w:r>
        <w:t xml:space="preserve"> IN6 </w:t>
      </w:r>
      <w:proofErr w:type="spellStart"/>
      <w:r>
        <w:t>Reflow</w:t>
      </w:r>
      <w:proofErr w:type="spellEnd"/>
      <w:r>
        <w:t xml:space="preserve"> Oven</w:t>
      </w:r>
      <w:bookmarkEnd w:id="32"/>
      <w:r w:rsidR="00554FC9">
        <w:fldChar w:fldCharType="begin"/>
      </w:r>
      <w:r w:rsidR="00554FC9">
        <w:instrText xml:space="preserve"> </w:instrText>
      </w:r>
      <w:proofErr w:type="gramStart"/>
      <w:r w:rsidR="00554FC9">
        <w:instrText>TC  "</w:instrText>
      </w:r>
      <w:bookmarkStart w:id="33" w:name="_Toc113468570"/>
      <w:proofErr w:type="gramEnd"/>
      <w:r w:rsidR="004905BE">
        <w:instrText>2</w:instrText>
      </w:r>
      <w:r w:rsidR="00554FC9">
        <w:instrText>.3.1.</w:instrText>
      </w:r>
      <w:r w:rsidR="00554FC9">
        <w:tab/>
      </w:r>
      <w:proofErr w:type="spellStart"/>
      <w:r w:rsidR="00554FC9">
        <w:instrText>Neoden</w:instrText>
      </w:r>
      <w:proofErr w:type="spellEnd"/>
      <w:r w:rsidR="00554FC9">
        <w:instrText xml:space="preserve"> IN6 </w:instrText>
      </w:r>
      <w:proofErr w:type="spellStart"/>
      <w:r w:rsidR="00554FC9">
        <w:instrText>Reflow</w:instrText>
      </w:r>
      <w:proofErr w:type="spellEnd"/>
      <w:r w:rsidR="00554FC9">
        <w:instrText xml:space="preserve"> Oven</w:instrText>
      </w:r>
      <w:bookmarkEnd w:id="33"/>
      <w:r w:rsidR="00554FC9">
        <w:instrText xml:space="preserve">" \f c \l </w:instrText>
      </w:r>
      <w:r w:rsidR="004905BE">
        <w:instrText>4</w:instrText>
      </w:r>
      <w:r w:rsidR="00554FC9">
        <w:instrText xml:space="preserve"> </w:instrText>
      </w:r>
      <w:r w:rsidR="00554FC9">
        <w:fldChar w:fldCharType="end"/>
      </w:r>
    </w:p>
    <w:p w14:paraId="06D87947" w14:textId="36A5006E" w:rsidR="00E5189E" w:rsidRDefault="004428D7" w:rsidP="00E5189E">
      <w:pPr>
        <w:ind w:firstLine="708"/>
        <w:rPr>
          <w:noProof/>
        </w:rPr>
      </w:pPr>
      <w:r>
        <w:t xml:space="preserve">Como se puede observar, </w:t>
      </w:r>
      <w:proofErr w:type="spellStart"/>
      <w:r>
        <w:t>Neoden</w:t>
      </w:r>
      <w:proofErr w:type="spellEnd"/>
      <w:r>
        <w:t xml:space="preserve"> es una empresa especializada en líneas de SMT. El horno de </w:t>
      </w:r>
      <w:proofErr w:type="spellStart"/>
      <w:r>
        <w:t>Neoden</w:t>
      </w:r>
      <w:proofErr w:type="spellEnd"/>
      <w:r>
        <w:t xml:space="preserve"> es pequeño y alcanza las temperaturas suficientes para soldar los componentes. Estas temperaturas se encuentran entre los 210-270ºC. La ventaja de este horno es la compatibilidad que tiene con otras máquinas de la misma compañía, </w:t>
      </w:r>
      <w:proofErr w:type="spellStart"/>
      <w:r>
        <w:t>Neoden</w:t>
      </w:r>
      <w:proofErr w:type="spellEnd"/>
      <w:r>
        <w:t xml:space="preserve"> </w:t>
      </w:r>
      <w:proofErr w:type="spellStart"/>
      <w:r>
        <w:t>Tech</w:t>
      </w:r>
      <w:proofErr w:type="spellEnd"/>
      <w:r>
        <w:t>. Véase una imagen del horno, figura 7.</w:t>
      </w:r>
      <w:r w:rsidRPr="004428D7">
        <w:rPr>
          <w:noProof/>
        </w:rPr>
        <w:t xml:space="preserve"> </w:t>
      </w:r>
    </w:p>
    <w:p w14:paraId="4BDB49A4" w14:textId="06943B72" w:rsidR="004428D7" w:rsidRDefault="00E5189E" w:rsidP="00E5189E">
      <w:pPr>
        <w:rPr>
          <w:noProof/>
        </w:rPr>
      </w:pPr>
      <w:r>
        <w:rPr>
          <w:noProof/>
        </w:rPr>
        <w:br w:type="page"/>
      </w:r>
    </w:p>
    <w:p w14:paraId="066E7715" w14:textId="314F4201" w:rsidR="004428D7" w:rsidRDefault="004428D7" w:rsidP="004428D7">
      <w:pPr>
        <w:ind w:firstLine="708"/>
        <w:jc w:val="center"/>
      </w:pPr>
      <w:r w:rsidRPr="00625F06">
        <w:rPr>
          <w:noProof/>
        </w:rPr>
        <w:lastRenderedPageBreak/>
        <w:drawing>
          <wp:inline distT="0" distB="0" distL="0" distR="0" wp14:anchorId="2314CD14" wp14:editId="6B8EB508">
            <wp:extent cx="2941956" cy="31453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56480" cy="3160903"/>
                    </a:xfrm>
                    <a:prstGeom prst="rect">
                      <a:avLst/>
                    </a:prstGeom>
                  </pic:spPr>
                </pic:pic>
              </a:graphicData>
            </a:graphic>
          </wp:inline>
        </w:drawing>
      </w:r>
    </w:p>
    <w:p w14:paraId="48A3F7E2" w14:textId="5DABC993" w:rsidR="004428D7" w:rsidRDefault="00554FC9" w:rsidP="00BA582A">
      <w:pPr>
        <w:pStyle w:val="Ttulo7"/>
        <w:jc w:val="center"/>
      </w:pPr>
      <w:r>
        <w:fldChar w:fldCharType="begin"/>
      </w:r>
      <w:r>
        <w:instrText xml:space="preserve"> </w:instrText>
      </w:r>
      <w:proofErr w:type="gramStart"/>
      <w:r>
        <w:instrText>TC  "</w:instrText>
      </w:r>
      <w:bookmarkStart w:id="34" w:name="_Toc113186834"/>
      <w:proofErr w:type="gramEnd"/>
      <w:r>
        <w:instrText xml:space="preserve">Figura 7. </w:instrText>
      </w:r>
      <w:proofErr w:type="spellStart"/>
      <w:r>
        <w:instrText>Neoden</w:instrText>
      </w:r>
      <w:proofErr w:type="spellEnd"/>
      <w:r>
        <w:instrText xml:space="preserve"> IN6 </w:instrText>
      </w:r>
      <w:proofErr w:type="spellStart"/>
      <w:r>
        <w:instrText>Reflow</w:instrText>
      </w:r>
      <w:proofErr w:type="spellEnd"/>
      <w:r>
        <w:instrText xml:space="preserve"> Oven</w:instrText>
      </w:r>
      <w:bookmarkEnd w:id="34"/>
      <w:r>
        <w:instrText xml:space="preserve">" \f i \l 1 </w:instrText>
      </w:r>
      <w:r>
        <w:fldChar w:fldCharType="end"/>
      </w:r>
      <w:r w:rsidR="004428D7">
        <w:t xml:space="preserve">Figura 7. </w:t>
      </w:r>
      <w:proofErr w:type="spellStart"/>
      <w:r w:rsidR="004428D7">
        <w:t>Neoden</w:t>
      </w:r>
      <w:proofErr w:type="spellEnd"/>
      <w:r w:rsidR="004428D7">
        <w:t xml:space="preserve"> IN6 </w:t>
      </w:r>
      <w:proofErr w:type="spellStart"/>
      <w:r w:rsidR="004428D7">
        <w:t>Reflow</w:t>
      </w:r>
      <w:proofErr w:type="spellEnd"/>
      <w:r w:rsidR="004428D7">
        <w:t xml:space="preserve"> Oven</w:t>
      </w:r>
    </w:p>
    <w:p w14:paraId="1E3DF77C" w14:textId="77777777" w:rsidR="00BA582A" w:rsidRPr="00BA582A" w:rsidRDefault="00BA582A" w:rsidP="00BA582A"/>
    <w:p w14:paraId="0F8A58AC" w14:textId="743CB237" w:rsidR="004428D7" w:rsidRDefault="004428D7" w:rsidP="004428D7">
      <w:pPr>
        <w:ind w:firstLine="708"/>
        <w:jc w:val="center"/>
      </w:pPr>
      <w:r w:rsidRPr="004428D7">
        <w:rPr>
          <w:noProof/>
        </w:rPr>
        <w:drawing>
          <wp:inline distT="0" distB="0" distL="0" distR="0" wp14:anchorId="1619494D" wp14:editId="5E59E1DC">
            <wp:extent cx="4376256" cy="4189452"/>
            <wp:effectExtent l="0" t="0" r="5715"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88451" cy="4201127"/>
                    </a:xfrm>
                    <a:prstGeom prst="rect">
                      <a:avLst/>
                    </a:prstGeom>
                  </pic:spPr>
                </pic:pic>
              </a:graphicData>
            </a:graphic>
          </wp:inline>
        </w:drawing>
      </w:r>
    </w:p>
    <w:p w14:paraId="2EF24EE8" w14:textId="0F0168F4" w:rsidR="005C1B5E" w:rsidRDefault="00554FC9" w:rsidP="00554FC9">
      <w:pPr>
        <w:pStyle w:val="Ttulo7"/>
        <w:jc w:val="center"/>
      </w:pPr>
      <w:r>
        <w:fldChar w:fldCharType="begin"/>
      </w:r>
      <w:r>
        <w:instrText xml:space="preserve"> </w:instrText>
      </w:r>
      <w:proofErr w:type="gramStart"/>
      <w:r>
        <w:instrText>TC  "</w:instrText>
      </w:r>
      <w:bookmarkStart w:id="35" w:name="_Toc73367123"/>
      <w:proofErr w:type="gramEnd"/>
      <w:r>
        <w:instrText xml:space="preserve">Tabla 4. Especificaciones </w:instrText>
      </w:r>
      <w:proofErr w:type="spellStart"/>
      <w:r>
        <w:instrText>Neoden</w:instrText>
      </w:r>
      <w:proofErr w:type="spellEnd"/>
      <w:r>
        <w:instrText xml:space="preserve"> IN6</w:instrText>
      </w:r>
      <w:bookmarkEnd w:id="35"/>
      <w:r>
        <w:instrText xml:space="preserve">" \f t \l 1 </w:instrText>
      </w:r>
      <w:r>
        <w:fldChar w:fldCharType="end"/>
      </w:r>
      <w:r w:rsidR="004428D7" w:rsidRPr="00BA582A">
        <w:t xml:space="preserve">Tabla 4. Especificaciones </w:t>
      </w:r>
      <w:proofErr w:type="spellStart"/>
      <w:r w:rsidR="004428D7" w:rsidRPr="00BA582A">
        <w:t>Neoden</w:t>
      </w:r>
      <w:proofErr w:type="spellEnd"/>
      <w:r w:rsidR="004428D7" w:rsidRPr="00BA582A">
        <w:t xml:space="preserve"> IN6</w:t>
      </w:r>
    </w:p>
    <w:p w14:paraId="7CE4970D" w14:textId="6883D5B7" w:rsidR="00BA582A" w:rsidRPr="00BA582A" w:rsidRDefault="00E5189E" w:rsidP="00BA582A">
      <w:r>
        <w:br w:type="page"/>
      </w:r>
    </w:p>
    <w:p w14:paraId="66A8018E" w14:textId="24AAC166" w:rsidR="005C1B5E" w:rsidRDefault="005C1B5E" w:rsidP="005C1B5E">
      <w:r>
        <w:lastRenderedPageBreak/>
        <w:t>Este horno es pequeño y funcional, pero no puede usarse de forma industrial, ya que es un horno de “escritorio”, a este le falta las salidas de aire. Es una parte fundamental, ya que sino el ambiente se cargaría de partículas toxicas y olor a estaño fundido constantemente. Por lo que por salud del operario esta opción queda descartada.</w:t>
      </w:r>
      <w:r w:rsidR="009B5C8B">
        <w:t xml:space="preserve"> </w:t>
      </w:r>
    </w:p>
    <w:p w14:paraId="45CA1975" w14:textId="77777777" w:rsidR="00E5189E" w:rsidRDefault="00E5189E" w:rsidP="005C1B5E"/>
    <w:p w14:paraId="73B40593" w14:textId="028B0393" w:rsidR="004428D7" w:rsidRDefault="005C1B5E" w:rsidP="001B393B">
      <w:pPr>
        <w:pStyle w:val="Ttulo4"/>
        <w:numPr>
          <w:ilvl w:val="2"/>
          <w:numId w:val="9"/>
        </w:numPr>
      </w:pPr>
      <w:bookmarkStart w:id="36" w:name="_Toc72861187"/>
      <w:r>
        <w:t>MD-F630-C</w:t>
      </w:r>
      <w:bookmarkEnd w:id="36"/>
      <w:r w:rsidR="00554FC9">
        <w:fldChar w:fldCharType="begin"/>
      </w:r>
      <w:r w:rsidR="00554FC9">
        <w:instrText xml:space="preserve"> </w:instrText>
      </w:r>
      <w:proofErr w:type="gramStart"/>
      <w:r w:rsidR="00554FC9">
        <w:instrText>TC  "</w:instrText>
      </w:r>
      <w:bookmarkStart w:id="37" w:name="_Toc113468571"/>
      <w:proofErr w:type="gramEnd"/>
      <w:r w:rsidR="004905BE">
        <w:instrText>2</w:instrText>
      </w:r>
      <w:r w:rsidR="00554FC9">
        <w:instrText>.3.2.</w:instrText>
      </w:r>
      <w:r w:rsidR="00554FC9">
        <w:tab/>
        <w:instrText>MD-F630-C</w:instrText>
      </w:r>
      <w:bookmarkEnd w:id="37"/>
      <w:r w:rsidR="00554FC9">
        <w:instrText xml:space="preserve">" \f c \l </w:instrText>
      </w:r>
      <w:r w:rsidR="004905BE">
        <w:instrText>4</w:instrText>
      </w:r>
      <w:r w:rsidR="00554FC9">
        <w:instrText xml:space="preserve"> </w:instrText>
      </w:r>
      <w:r w:rsidR="00554FC9">
        <w:fldChar w:fldCharType="end"/>
      </w:r>
    </w:p>
    <w:p w14:paraId="7D6F2A1B" w14:textId="3D6569F1" w:rsidR="005C1B5E" w:rsidRDefault="005C1B5E" w:rsidP="005C1B5E">
      <w:pPr>
        <w:ind w:firstLine="360"/>
      </w:pPr>
      <w:r>
        <w:t xml:space="preserve">Este horno desarrollado por </w:t>
      </w:r>
      <w:proofErr w:type="spellStart"/>
      <w:r>
        <w:t>Madell</w:t>
      </w:r>
      <w:proofErr w:type="spellEnd"/>
      <w:r>
        <w:t xml:space="preserve"> </w:t>
      </w:r>
      <w:proofErr w:type="spellStart"/>
      <w:r>
        <w:t>Technology</w:t>
      </w:r>
      <w:proofErr w:type="spellEnd"/>
      <w:r>
        <w:t xml:space="preserve">, posee 6 zonas de calor, 3 situadas en la parte superior y otras 3 en la parte inferior. Capaz de llegar a las temperaturas necesarias como en la máquina anterior </w:t>
      </w:r>
      <w:r w:rsidR="00107189">
        <w:t>2</w:t>
      </w:r>
      <w:r>
        <w:t>.3.1. Lo bueno de esta máquina es su robustez, junto a las salidas de aire que tiene. Gracias a esto se consigue que no se cargue el ambiente a olor de estaño soldado. Ya que esta situación no puede ser sana.</w:t>
      </w:r>
    </w:p>
    <w:p w14:paraId="088EE535" w14:textId="263A95FB" w:rsidR="007D6079" w:rsidRDefault="007D6079" w:rsidP="005C1B5E">
      <w:pPr>
        <w:ind w:firstLine="360"/>
      </w:pPr>
      <w:r>
        <w:t>Además</w:t>
      </w:r>
      <w:r w:rsidR="00AE0BF0">
        <w:t>,</w:t>
      </w:r>
      <w:r>
        <w:t xml:space="preserve"> la máquina incluye un sistema de alarma compuesto por una señal “semáforo” con indicadores de luces verde, que indica que esta todo bien, naranja, que indica que ha variado un poco la temperatura en alguna sección, y roja, que indica que ha variado bastante la temperatura en alguna sección. A esto se le suma un pitido, cuando salta alguna alarma.</w:t>
      </w:r>
    </w:p>
    <w:p w14:paraId="23C5EE59" w14:textId="29C06E34" w:rsidR="005C1B5E" w:rsidRDefault="005C1B5E" w:rsidP="005C1B5E">
      <w:pPr>
        <w:jc w:val="center"/>
      </w:pPr>
      <w:r w:rsidRPr="005C1B5E">
        <w:rPr>
          <w:noProof/>
        </w:rPr>
        <w:drawing>
          <wp:inline distT="0" distB="0" distL="0" distR="0" wp14:anchorId="20DB45A1" wp14:editId="47604DB4">
            <wp:extent cx="4254909" cy="307610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68806" cy="3086150"/>
                    </a:xfrm>
                    <a:prstGeom prst="rect">
                      <a:avLst/>
                    </a:prstGeom>
                  </pic:spPr>
                </pic:pic>
              </a:graphicData>
            </a:graphic>
          </wp:inline>
        </w:drawing>
      </w:r>
    </w:p>
    <w:p w14:paraId="56507CAF" w14:textId="0A25E2B2" w:rsidR="005C1B5E" w:rsidRDefault="00554FC9" w:rsidP="00BA582A">
      <w:pPr>
        <w:pStyle w:val="Ttulo7"/>
        <w:jc w:val="center"/>
      </w:pPr>
      <w:r>
        <w:fldChar w:fldCharType="begin"/>
      </w:r>
      <w:r>
        <w:instrText xml:space="preserve"> </w:instrText>
      </w:r>
      <w:proofErr w:type="gramStart"/>
      <w:r>
        <w:instrText>TC  "</w:instrText>
      </w:r>
      <w:bookmarkStart w:id="38" w:name="_Toc113186835"/>
      <w:proofErr w:type="gramEnd"/>
      <w:r>
        <w:instrText>Figura 8. MD-F630-C</w:instrText>
      </w:r>
      <w:bookmarkEnd w:id="38"/>
      <w:r>
        <w:instrText xml:space="preserve">" \f i \l 1 </w:instrText>
      </w:r>
      <w:r>
        <w:fldChar w:fldCharType="end"/>
      </w:r>
      <w:r w:rsidR="005C1B5E">
        <w:t>Figura 8. MD-F630-C</w:t>
      </w:r>
    </w:p>
    <w:p w14:paraId="690D3E07" w14:textId="77777777" w:rsidR="00BA582A" w:rsidRPr="00BA582A" w:rsidRDefault="00BA582A" w:rsidP="00BA582A"/>
    <w:p w14:paraId="7CB9F4FA" w14:textId="7EDDAB0D" w:rsidR="00E5189E" w:rsidRDefault="005C1B5E" w:rsidP="007D6079">
      <w:pPr>
        <w:ind w:firstLine="360"/>
      </w:pPr>
      <w:r>
        <w:t xml:space="preserve">Las salidas de aire mencionadas se encuentran en los laterales con forma cilíndrica. Véase en la figura 8, justo al lado de la pantalla a su derecha se encuentra la primera salida de aire y la otra salida de aire se </w:t>
      </w:r>
      <w:r w:rsidR="009B5C8B">
        <w:t>encuentra</w:t>
      </w:r>
      <w:r>
        <w:t xml:space="preserve"> a la derecha del </w:t>
      </w:r>
      <w:r w:rsidR="009B5C8B">
        <w:t xml:space="preserve">indicador de luces. </w:t>
      </w:r>
      <w:r w:rsidR="007D6079">
        <w:t>Hablando de precio, se puede encontrar este horno aproximadamente por 5.000 $.</w:t>
      </w:r>
    </w:p>
    <w:p w14:paraId="1C8D96C4" w14:textId="7E3F3527" w:rsidR="007D6079" w:rsidRDefault="00E5189E" w:rsidP="00E5189E">
      <w:r>
        <w:br w:type="page"/>
      </w:r>
    </w:p>
    <w:p w14:paraId="591C776E" w14:textId="77777777" w:rsidR="007D6079" w:rsidRDefault="007D6079" w:rsidP="007D6079">
      <w:pPr>
        <w:ind w:firstLine="360"/>
        <w:jc w:val="center"/>
      </w:pPr>
      <w:r w:rsidRPr="007D6079">
        <w:rPr>
          <w:noProof/>
        </w:rPr>
        <w:lastRenderedPageBreak/>
        <w:drawing>
          <wp:inline distT="0" distB="0" distL="0" distR="0" wp14:anchorId="0832EF04" wp14:editId="3137B486">
            <wp:extent cx="2978559" cy="1841703"/>
            <wp:effectExtent l="133350" t="114300" r="127000" b="1587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12469" cy="18626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B406B5" w14:textId="59E7061D" w:rsidR="007D6079" w:rsidRDefault="00554FC9" w:rsidP="00554FC9">
      <w:pPr>
        <w:pStyle w:val="Ttulo7"/>
        <w:jc w:val="center"/>
      </w:pPr>
      <w:r>
        <w:fldChar w:fldCharType="begin"/>
      </w:r>
      <w:r>
        <w:instrText xml:space="preserve"> </w:instrText>
      </w:r>
      <w:proofErr w:type="gramStart"/>
      <w:r>
        <w:instrText>TC  "</w:instrText>
      </w:r>
      <w:bookmarkStart w:id="39" w:name="_Toc73367124"/>
      <w:proofErr w:type="gramEnd"/>
      <w:r>
        <w:instrText>Tabla 5. Especificaciones MD-F630</w:instrText>
      </w:r>
      <w:bookmarkEnd w:id="39"/>
      <w:r>
        <w:instrText xml:space="preserve">" \f t \l 1 </w:instrText>
      </w:r>
      <w:r>
        <w:fldChar w:fldCharType="end"/>
      </w:r>
      <w:r w:rsidR="007D6079">
        <w:t>Tabla 5. Especificaciones MD-F630</w:t>
      </w:r>
    </w:p>
    <w:p w14:paraId="0EE26493" w14:textId="77777777" w:rsidR="00E5189E" w:rsidRPr="00E5189E" w:rsidRDefault="00E5189E" w:rsidP="00E5189E"/>
    <w:p w14:paraId="7A6E56D5" w14:textId="389E8A0E" w:rsidR="0072733E" w:rsidRDefault="0072733E" w:rsidP="001B393B">
      <w:pPr>
        <w:pStyle w:val="Ttulo3"/>
        <w:numPr>
          <w:ilvl w:val="1"/>
          <w:numId w:val="9"/>
        </w:numPr>
      </w:pPr>
      <w:bookmarkStart w:id="40" w:name="_Toc72861188"/>
      <w:r>
        <w:t>AOI</w:t>
      </w:r>
      <w:bookmarkEnd w:id="40"/>
      <w:r w:rsidR="00554FC9">
        <w:fldChar w:fldCharType="begin"/>
      </w:r>
      <w:r w:rsidR="00554FC9">
        <w:instrText xml:space="preserve"> </w:instrText>
      </w:r>
      <w:proofErr w:type="gramStart"/>
      <w:r w:rsidR="00554FC9">
        <w:instrText>TC  "</w:instrText>
      </w:r>
      <w:bookmarkStart w:id="41" w:name="_Toc113468572"/>
      <w:proofErr w:type="gramEnd"/>
      <w:r w:rsidR="004905BE">
        <w:instrText>2</w:instrText>
      </w:r>
      <w:r w:rsidR="00554FC9">
        <w:instrText>.4.</w:instrText>
      </w:r>
      <w:r w:rsidR="00554FC9">
        <w:tab/>
        <w:instrText>AOI</w:instrText>
      </w:r>
      <w:bookmarkEnd w:id="41"/>
      <w:r w:rsidR="00554FC9">
        <w:instrText xml:space="preserve">" \f c \l </w:instrText>
      </w:r>
      <w:r w:rsidR="004905BE">
        <w:instrText>3</w:instrText>
      </w:r>
      <w:r w:rsidR="00554FC9">
        <w:instrText xml:space="preserve"> </w:instrText>
      </w:r>
      <w:r w:rsidR="00554FC9">
        <w:fldChar w:fldCharType="end"/>
      </w:r>
    </w:p>
    <w:p w14:paraId="352314A0" w14:textId="77777777" w:rsidR="006E79E7" w:rsidRPr="006E79E7" w:rsidRDefault="006E79E7" w:rsidP="006E79E7"/>
    <w:p w14:paraId="532E40A0" w14:textId="1C3BBA85" w:rsidR="0072733E" w:rsidRDefault="0072733E" w:rsidP="0072733E">
      <w:pPr>
        <w:ind w:firstLine="360"/>
      </w:pPr>
      <w:r>
        <w:t xml:space="preserve">Por último, pero no menos importante toca buscar una AOI. Esta máquina es muy importante, es la encargada de gestionar el control de calidad de la soldadura, siendo capaz de detectar soldadoras falsas o fallos en los paneles. Es muy importante ya que es obligatorio un control de calidad para el correcto funcionamiento de las </w:t>
      </w:r>
      <w:proofErr w:type="spellStart"/>
      <w:r>
        <w:t>PCBs</w:t>
      </w:r>
      <w:proofErr w:type="spellEnd"/>
      <w:r>
        <w:t xml:space="preserve">. Esta máquina ha de ser muy precisa, ya que es obligatorio seguir la normativa </w:t>
      </w:r>
      <w:r w:rsidRPr="00B83E6B">
        <w:t>“IPC</w:t>
      </w:r>
      <w:r w:rsidR="00B83E6B" w:rsidRPr="00B83E6B">
        <w:t xml:space="preserve">-A-610, </w:t>
      </w:r>
      <w:proofErr w:type="spellStart"/>
      <w:r w:rsidR="00B83E6B" w:rsidRPr="00B83E6B">
        <w:t>Acceptability</w:t>
      </w:r>
      <w:proofErr w:type="spellEnd"/>
      <w:r w:rsidR="00B83E6B" w:rsidRPr="00B83E6B">
        <w:t xml:space="preserve"> </w:t>
      </w:r>
      <w:proofErr w:type="spellStart"/>
      <w:r w:rsidR="00B83E6B" w:rsidRPr="00B83E6B">
        <w:t>of</w:t>
      </w:r>
      <w:proofErr w:type="spellEnd"/>
      <w:r w:rsidR="00B83E6B" w:rsidRPr="00B83E6B">
        <w:t xml:space="preserve"> </w:t>
      </w:r>
      <w:proofErr w:type="spellStart"/>
      <w:r w:rsidR="00B83E6B" w:rsidRPr="00B83E6B">
        <w:t>Electronics</w:t>
      </w:r>
      <w:proofErr w:type="spellEnd"/>
      <w:r w:rsidR="00B83E6B" w:rsidRPr="00B83E6B">
        <w:t xml:space="preserve"> </w:t>
      </w:r>
      <w:proofErr w:type="spellStart"/>
      <w:r w:rsidR="00B83E6B" w:rsidRPr="00B83E6B">
        <w:t>Assemblies</w:t>
      </w:r>
      <w:proofErr w:type="spellEnd"/>
      <w:r w:rsidRPr="00B83E6B">
        <w:t>”.</w:t>
      </w:r>
    </w:p>
    <w:p w14:paraId="1C60A906" w14:textId="3F5A00E6" w:rsidR="0072733E" w:rsidRDefault="0072733E" w:rsidP="0072733E">
      <w:pPr>
        <w:ind w:firstLine="360"/>
      </w:pPr>
      <w:r>
        <w:t>Las AOI se crearon para reducir el tiempo de inspección visual que hay que hacer una a una a cada PCB, reduciendo el tiempo de inspección de minutos e incluso horas a unos simple segundos, y el operario solo debe de marcar si son buenas o no las anomalías detectadas.</w:t>
      </w:r>
    </w:p>
    <w:p w14:paraId="321054F3" w14:textId="77777777" w:rsidR="0072733E" w:rsidRDefault="0072733E" w:rsidP="0072733E">
      <w:pPr>
        <w:ind w:firstLine="360"/>
      </w:pPr>
      <w:r>
        <w:t>Las AOI actuales hacen los análisis e inspecciones de forma muy precisa, hay de varios tipos que se diferencia en la calidad de imagen y en el número de cámaras, algunas poseen escáneres que pueden analizar la PCB en 3D, esto produce que los errores se detecten con mayor claridad.</w:t>
      </w:r>
    </w:p>
    <w:p w14:paraId="530D8DC7" w14:textId="223F2F68" w:rsidR="0072733E" w:rsidRDefault="0072733E" w:rsidP="0072733E">
      <w:pPr>
        <w:ind w:firstLine="360"/>
      </w:pPr>
      <w:r>
        <w:t xml:space="preserve">En el caso de </w:t>
      </w:r>
      <w:proofErr w:type="spellStart"/>
      <w:r>
        <w:t>Premo</w:t>
      </w:r>
      <w:proofErr w:type="spellEnd"/>
      <w:r>
        <w:t xml:space="preserve">, no se necesita una visión 3D para detectar errores, ya que el uso de esta tecnología es debido a </w:t>
      </w:r>
      <w:proofErr w:type="spellStart"/>
      <w:r>
        <w:t>PCBs</w:t>
      </w:r>
      <w:proofErr w:type="spellEnd"/>
      <w:r>
        <w:t xml:space="preserve"> con “nano-componentes” y con muchísimos componentes variados. En cambio, las </w:t>
      </w:r>
      <w:proofErr w:type="spellStart"/>
      <w:r>
        <w:t>PCBs</w:t>
      </w:r>
      <w:proofErr w:type="spellEnd"/>
      <w:r>
        <w:t xml:space="preserve"> de </w:t>
      </w:r>
      <w:proofErr w:type="spellStart"/>
      <w:r>
        <w:t>Premo</w:t>
      </w:r>
      <w:proofErr w:type="spellEnd"/>
      <w:r>
        <w:t xml:space="preserve"> tienen como máximo dos componentes. </w:t>
      </w:r>
      <w:proofErr w:type="gramStart"/>
      <w:r>
        <w:t>En razón de</w:t>
      </w:r>
      <w:proofErr w:type="gramEnd"/>
      <w:r>
        <w:t xml:space="preserve"> lo cual, se buscará una AOI sencilla, pero precisa.</w:t>
      </w:r>
      <w:r w:rsidR="00B368DB">
        <w:t xml:space="preserve"> </w:t>
      </w:r>
    </w:p>
    <w:p w14:paraId="6D0A64A6" w14:textId="7245C38D" w:rsidR="00B368DB" w:rsidRDefault="00B368DB" w:rsidP="0072733E">
      <w:pPr>
        <w:ind w:firstLine="360"/>
      </w:pPr>
      <w:r>
        <w:fldChar w:fldCharType="begin"/>
      </w:r>
      <w:r>
        <w:instrText xml:space="preserve"> ADDIN ZOTERO_ITEM CSL_CITATION {"citationID":"Z87f7P4L","properties":{"formattedCitation":"({\\i{}Sistemas AOI de revisi\\uc0\\u243{}n \\uc0\\u243{}ptica durante la producci\\uc0\\u243{}n electr\\uc0\\u243{}nica}, s.\\uc0\\u160{}f.)","plainCitation":"(Sistemas AOI de revisión óptica durante la producción electrónica, s. f.)","noteIndex":0},"citationItems":[{"id":20,"uris":["http://zotero.org/users/8067627/items/HA5GZN8W"],"uri":["http://zotero.org/users/8067627/items/HA5GZN8W"],"itemData":{"id":20,"type":"webpage","title":"Sistemas AOI de revisión óptica durante la producción electrónica","URL":"https://www.surtel.es/blog/sistemas-aoi-de-revision-optica/","accessed":{"date-parts":[["2021",5,31]]}}}],"schema":"https://github.com/citation-style-language/schema/raw/master/csl-citation.json"} </w:instrText>
      </w:r>
      <w:r>
        <w:fldChar w:fldCharType="separate"/>
      </w:r>
      <w:r w:rsidRPr="00B368DB">
        <w:rPr>
          <w:rFonts w:ascii="Calibri" w:hAnsi="Calibri" w:cs="Calibri"/>
          <w:szCs w:val="24"/>
        </w:rPr>
        <w:t>(</w:t>
      </w:r>
      <w:r w:rsidRPr="00B368DB">
        <w:rPr>
          <w:rFonts w:ascii="Calibri" w:hAnsi="Calibri" w:cs="Calibri"/>
          <w:i/>
          <w:iCs/>
          <w:szCs w:val="24"/>
        </w:rPr>
        <w:t>Sistemas AOI de revisión óptica durante la producción electrónica</w:t>
      </w:r>
      <w:r w:rsidRPr="00B368DB">
        <w:rPr>
          <w:rFonts w:ascii="Calibri" w:hAnsi="Calibri" w:cs="Calibri"/>
          <w:szCs w:val="24"/>
        </w:rPr>
        <w:t>, s. f.)</w:t>
      </w:r>
      <w:r>
        <w:fldChar w:fldCharType="end"/>
      </w:r>
    </w:p>
    <w:p w14:paraId="3C5232EF" w14:textId="3878C8AD" w:rsidR="0072733E" w:rsidRDefault="0072733E" w:rsidP="0072733E"/>
    <w:p w14:paraId="1F0560C7" w14:textId="3A46C46E" w:rsidR="0072733E" w:rsidRDefault="0072733E" w:rsidP="001B393B">
      <w:pPr>
        <w:pStyle w:val="Ttulo4"/>
        <w:numPr>
          <w:ilvl w:val="2"/>
          <w:numId w:val="9"/>
        </w:numPr>
      </w:pPr>
      <w:bookmarkStart w:id="42" w:name="_Toc72861189"/>
      <w:r>
        <w:t>SMT AOI Online Machine</w:t>
      </w:r>
      <w:bookmarkEnd w:id="42"/>
      <w:r w:rsidR="00554FC9">
        <w:fldChar w:fldCharType="begin"/>
      </w:r>
      <w:r w:rsidR="00554FC9">
        <w:instrText xml:space="preserve"> </w:instrText>
      </w:r>
      <w:proofErr w:type="gramStart"/>
      <w:r w:rsidR="00554FC9">
        <w:instrText>TC  "</w:instrText>
      </w:r>
      <w:bookmarkStart w:id="43" w:name="_Toc113468573"/>
      <w:proofErr w:type="gramEnd"/>
      <w:r w:rsidR="004905BE">
        <w:instrText>2</w:instrText>
      </w:r>
      <w:r w:rsidR="00554FC9">
        <w:instrText>.4.1.</w:instrText>
      </w:r>
      <w:r w:rsidR="00554FC9">
        <w:tab/>
        <w:instrText>SMT AOI Online Machine</w:instrText>
      </w:r>
      <w:bookmarkEnd w:id="43"/>
      <w:r w:rsidR="00554FC9">
        <w:instrText xml:space="preserve">" \f c \l </w:instrText>
      </w:r>
      <w:r w:rsidR="004905BE">
        <w:instrText>4</w:instrText>
      </w:r>
      <w:r w:rsidR="00554FC9">
        <w:instrText xml:space="preserve"> </w:instrText>
      </w:r>
      <w:r w:rsidR="00554FC9">
        <w:fldChar w:fldCharType="end"/>
      </w:r>
    </w:p>
    <w:p w14:paraId="03E6A377" w14:textId="5C6B6450" w:rsidR="0072733E" w:rsidRDefault="0072733E" w:rsidP="0072733E">
      <w:pPr>
        <w:ind w:firstLine="360"/>
      </w:pPr>
      <w:r>
        <w:t xml:space="preserve">De nuevo aparece una máquina desarrollada por </w:t>
      </w:r>
      <w:proofErr w:type="spellStart"/>
      <w:r>
        <w:t>Nedoden</w:t>
      </w:r>
      <w:proofErr w:type="spellEnd"/>
      <w:r>
        <w:t xml:space="preserve"> </w:t>
      </w:r>
      <w:proofErr w:type="spellStart"/>
      <w:r>
        <w:t>Tech</w:t>
      </w:r>
      <w:proofErr w:type="spellEnd"/>
      <w:r>
        <w:t xml:space="preserve">. Esta AOI es de gran precisión, capaz de comprobar las soldaduras en 2D, de enviar y de guardar los datos en una nube. Además, al ser de </w:t>
      </w:r>
      <w:proofErr w:type="spellStart"/>
      <w:r>
        <w:t>Neoden</w:t>
      </w:r>
      <w:proofErr w:type="spellEnd"/>
      <w:r>
        <w:t xml:space="preserve">, tendría una compatibilidad con productos de la marca. Esta máquina es capaz de comprobar los componentes de forma automática con una superficie máxima de 510x460mm, es una superficie más que suficiente para las </w:t>
      </w:r>
      <w:proofErr w:type="spellStart"/>
      <w:r>
        <w:t>PCBs</w:t>
      </w:r>
      <w:proofErr w:type="spellEnd"/>
      <w:r>
        <w:t xml:space="preserve"> que se quiere realizar “in </w:t>
      </w:r>
      <w:proofErr w:type="spellStart"/>
      <w:r>
        <w:t>house</w:t>
      </w:r>
      <w:proofErr w:type="spellEnd"/>
      <w:r>
        <w:t>”.</w:t>
      </w:r>
    </w:p>
    <w:p w14:paraId="1EF4285B" w14:textId="20D048C6" w:rsidR="0072733E" w:rsidRDefault="0072733E" w:rsidP="0072733E">
      <w:pPr>
        <w:ind w:firstLine="360"/>
        <w:jc w:val="center"/>
      </w:pPr>
      <w:r w:rsidRPr="00334D66">
        <w:rPr>
          <w:noProof/>
        </w:rPr>
        <w:lastRenderedPageBreak/>
        <w:drawing>
          <wp:inline distT="0" distB="0" distL="0" distR="0" wp14:anchorId="4735B6F6" wp14:editId="4A5D7980">
            <wp:extent cx="2576730" cy="2949677"/>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93322" cy="2968671"/>
                    </a:xfrm>
                    <a:prstGeom prst="rect">
                      <a:avLst/>
                    </a:prstGeom>
                  </pic:spPr>
                </pic:pic>
              </a:graphicData>
            </a:graphic>
          </wp:inline>
        </w:drawing>
      </w:r>
    </w:p>
    <w:p w14:paraId="7184A466" w14:textId="2C6ED0DA" w:rsidR="0072733E" w:rsidRDefault="00554FC9" w:rsidP="00BA582A">
      <w:pPr>
        <w:pStyle w:val="Ttulo7"/>
        <w:jc w:val="center"/>
      </w:pPr>
      <w:r>
        <w:fldChar w:fldCharType="begin"/>
      </w:r>
      <w:r>
        <w:instrText xml:space="preserve"> </w:instrText>
      </w:r>
      <w:proofErr w:type="gramStart"/>
      <w:r>
        <w:instrText>TC  "</w:instrText>
      </w:r>
      <w:bookmarkStart w:id="44" w:name="_Toc113186836"/>
      <w:proofErr w:type="gramEnd"/>
      <w:r>
        <w:instrText>Figura 9. SMT AOI Online Machine</w:instrText>
      </w:r>
      <w:bookmarkEnd w:id="44"/>
      <w:r>
        <w:instrText xml:space="preserve">" \f </w:instrText>
      </w:r>
      <w:r w:rsidR="00EF6322">
        <w:instrText xml:space="preserve">i </w:instrText>
      </w:r>
      <w:r>
        <w:instrText xml:space="preserve">\l 1 </w:instrText>
      </w:r>
      <w:r>
        <w:fldChar w:fldCharType="end"/>
      </w:r>
      <w:r w:rsidR="0072733E">
        <w:t>Figura 9. SMT AOI Online Machine</w:t>
      </w:r>
    </w:p>
    <w:p w14:paraId="04FEABB0" w14:textId="77777777" w:rsidR="00BA582A" w:rsidRPr="00BA582A" w:rsidRDefault="00BA582A" w:rsidP="00BA582A"/>
    <w:p w14:paraId="659497CB" w14:textId="1D659D46" w:rsidR="009852CE" w:rsidRDefault="0072733E" w:rsidP="009852CE">
      <w:pPr>
        <w:ind w:firstLine="360"/>
      </w:pPr>
      <w:r>
        <w:t xml:space="preserve">Como se puede observar en la imagen de la figura 9, la máquina tiene una pantalla donde se muestra las piezas que </w:t>
      </w:r>
      <w:r w:rsidR="00EF6322">
        <w:t>está</w:t>
      </w:r>
      <w:r>
        <w:t xml:space="preserve"> comprobando en tiempo real. Al finalizar, se deberá seleccionar si las anomalías que se han mostrado en la pantalla son reales o no, ya que pueden detectar falsos fallos.</w:t>
      </w:r>
    </w:p>
    <w:p w14:paraId="652B4706" w14:textId="569D1330" w:rsidR="009852CE" w:rsidRDefault="009852CE" w:rsidP="009852CE">
      <w:pPr>
        <w:ind w:firstLine="360"/>
      </w:pPr>
      <w:r>
        <w:t>Véase más especificaciones a continuación, tabla 6.</w:t>
      </w:r>
    </w:p>
    <w:p w14:paraId="62F60754" w14:textId="159EF7A1" w:rsidR="00023710" w:rsidRDefault="00023710" w:rsidP="00023710">
      <w:pPr>
        <w:ind w:firstLine="360"/>
        <w:jc w:val="center"/>
      </w:pPr>
      <w:r w:rsidRPr="00023710">
        <w:rPr>
          <w:noProof/>
        </w:rPr>
        <w:drawing>
          <wp:inline distT="0" distB="0" distL="0" distR="0" wp14:anchorId="0B01C1B0" wp14:editId="2B1D1442">
            <wp:extent cx="5400040" cy="2813685"/>
            <wp:effectExtent l="133350" t="114300" r="143510" b="1581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813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8E9230" w14:textId="72074E2C" w:rsidR="00023710" w:rsidRDefault="00EF6322" w:rsidP="00EF6322">
      <w:pPr>
        <w:pStyle w:val="Ttulo7"/>
        <w:jc w:val="center"/>
      </w:pPr>
      <w:r>
        <w:fldChar w:fldCharType="begin"/>
      </w:r>
      <w:r>
        <w:instrText xml:space="preserve"> </w:instrText>
      </w:r>
      <w:proofErr w:type="gramStart"/>
      <w:r>
        <w:instrText>TC  "</w:instrText>
      </w:r>
      <w:bookmarkStart w:id="45" w:name="_Toc73367125"/>
      <w:proofErr w:type="gramEnd"/>
      <w:r>
        <w:instrText>Tabla 6. Especificaciones SMT AOI Online Machine</w:instrText>
      </w:r>
      <w:bookmarkEnd w:id="45"/>
      <w:r>
        <w:instrText xml:space="preserve">" \f t \l 1 </w:instrText>
      </w:r>
      <w:r>
        <w:fldChar w:fldCharType="end"/>
      </w:r>
      <w:r w:rsidR="00023710">
        <w:t>Tabla 6. Especificaciones SMT AOI Online Machine</w:t>
      </w:r>
    </w:p>
    <w:p w14:paraId="0DC04221" w14:textId="1B5450A5" w:rsidR="00023710" w:rsidRDefault="00E5189E" w:rsidP="00E5189E">
      <w:r>
        <w:br w:type="page"/>
      </w:r>
    </w:p>
    <w:p w14:paraId="4003C16A" w14:textId="37FDFDE5" w:rsidR="00023710" w:rsidRDefault="00023710" w:rsidP="001B393B">
      <w:pPr>
        <w:pStyle w:val="Ttulo4"/>
        <w:numPr>
          <w:ilvl w:val="2"/>
          <w:numId w:val="9"/>
        </w:numPr>
      </w:pPr>
      <w:bookmarkStart w:id="46" w:name="_Toc72861190"/>
      <w:proofErr w:type="spellStart"/>
      <w:r>
        <w:lastRenderedPageBreak/>
        <w:t>M</w:t>
      </w:r>
      <w:r w:rsidRPr="00023710">
        <w:t>arantz</w:t>
      </w:r>
      <w:proofErr w:type="spellEnd"/>
      <w:r w:rsidRPr="00023710">
        <w:t xml:space="preserve"> </w:t>
      </w:r>
      <w:r>
        <w:t>X</w:t>
      </w:r>
      <w:r w:rsidRPr="00023710">
        <w:t>22</w:t>
      </w:r>
      <w:bookmarkEnd w:id="46"/>
      <w:r w:rsidR="00EF6322">
        <w:fldChar w:fldCharType="begin"/>
      </w:r>
      <w:r w:rsidR="00EF6322">
        <w:instrText xml:space="preserve"> </w:instrText>
      </w:r>
      <w:proofErr w:type="gramStart"/>
      <w:r w:rsidR="00EF6322">
        <w:instrText>TC  "</w:instrText>
      </w:r>
      <w:bookmarkStart w:id="47" w:name="_Toc113468574"/>
      <w:proofErr w:type="gramEnd"/>
      <w:r w:rsidR="004905BE">
        <w:instrText>2</w:instrText>
      </w:r>
      <w:r w:rsidR="00EF6322">
        <w:instrText>.4.2.</w:instrText>
      </w:r>
      <w:r w:rsidR="00EF6322">
        <w:tab/>
      </w:r>
      <w:proofErr w:type="spellStart"/>
      <w:r w:rsidR="00EF6322">
        <w:instrText>Marantz</w:instrText>
      </w:r>
      <w:proofErr w:type="spellEnd"/>
      <w:r w:rsidR="00EF6322">
        <w:instrText xml:space="preserve"> X22</w:instrText>
      </w:r>
      <w:bookmarkEnd w:id="47"/>
      <w:r w:rsidR="00EF6322">
        <w:instrText xml:space="preserve">" \f c \l </w:instrText>
      </w:r>
      <w:r w:rsidR="004905BE">
        <w:instrText>4</w:instrText>
      </w:r>
      <w:r w:rsidR="00EF6322">
        <w:instrText xml:space="preserve"> </w:instrText>
      </w:r>
      <w:r w:rsidR="00EF6322">
        <w:fldChar w:fldCharType="end"/>
      </w:r>
    </w:p>
    <w:p w14:paraId="65EA8089" w14:textId="6EC3B81A" w:rsidR="00023710" w:rsidRDefault="00023710" w:rsidP="00023710">
      <w:pPr>
        <w:ind w:firstLine="360"/>
      </w:pPr>
      <w:r>
        <w:t xml:space="preserve">Es una AOI desarrollada por AB </w:t>
      </w:r>
      <w:proofErr w:type="spellStart"/>
      <w:r>
        <w:t>Electronics</w:t>
      </w:r>
      <w:proofErr w:type="spellEnd"/>
      <w:r>
        <w:t>. Esta AOI se caracteriza por la precisión que tiene, capaz de detectar fallos en micras. Lo bueno de esta máquina es el soporte que tiene y la cantidad de librerías precargadas para la inspección, es decir, a la hora de programarla no hace falta declarar los componentes, ya que vienen en una librería instalada por defecto, por lo que esto facilita su programación.</w:t>
      </w:r>
    </w:p>
    <w:p w14:paraId="2CB2E3C2" w14:textId="09BBD008" w:rsidR="0072733E" w:rsidRDefault="00023710" w:rsidP="00B83E6B">
      <w:pPr>
        <w:ind w:firstLine="360"/>
      </w:pPr>
      <w:r>
        <w:t xml:space="preserve">La desventaja principal es la antigüedad de la máquina, ya que es una máquina de hace 7 años por lo que es necesario tener un ordenador junto a la máquina y este ordenador ejecutará los programas. En otras máquinas como la vista en el apartado anterior </w:t>
      </w:r>
      <w:r w:rsidR="00107189">
        <w:t>2</w:t>
      </w:r>
      <w:r>
        <w:t xml:space="preserve">.4.1. ya viene con el software instalado en la máquina, pero esto las hace más voluminosas. Sin embargo, </w:t>
      </w:r>
      <w:proofErr w:type="spellStart"/>
      <w:r>
        <w:t>Marantz</w:t>
      </w:r>
      <w:proofErr w:type="spellEnd"/>
      <w:r>
        <w:t xml:space="preserve"> x22 es menos voluminosa y pequeña, pero </w:t>
      </w:r>
      <w:r w:rsidR="00107189">
        <w:t>aun</w:t>
      </w:r>
      <w:r>
        <w:t xml:space="preserve"> así sigue siendo muy precisa.</w:t>
      </w:r>
    </w:p>
    <w:p w14:paraId="659BC84A" w14:textId="79CEA344" w:rsidR="00023710" w:rsidRDefault="00B83E6B" w:rsidP="00B83E6B">
      <w:pPr>
        <w:ind w:firstLine="360"/>
        <w:rPr>
          <w:noProof/>
        </w:rPr>
      </w:pPr>
      <w:r>
        <w:rPr>
          <w:noProof/>
        </w:rPr>
        <w:t xml:space="preserve">Lo bueno de estas librerias esque estan configuradas a la normativa IPC, pero hay que actualizarla a la nueva normativa “IPC-A-610, Acceptability of Electornics Assemblies”, esto se hace cambiando un poco la configuración, se puede ver en el apartado </w:t>
      </w:r>
      <w:r w:rsidR="00107189">
        <w:rPr>
          <w:noProof/>
        </w:rPr>
        <w:t>3.4.2</w:t>
      </w:r>
      <w:r>
        <w:rPr>
          <w:noProof/>
        </w:rPr>
        <w:t>.</w:t>
      </w:r>
    </w:p>
    <w:p w14:paraId="7B0B1F3B" w14:textId="364BFC9D" w:rsidR="00023710" w:rsidRDefault="00023710" w:rsidP="00B83E6B">
      <w:pPr>
        <w:jc w:val="center"/>
      </w:pPr>
      <w:r>
        <w:rPr>
          <w:noProof/>
        </w:rPr>
        <w:drawing>
          <wp:inline distT="0" distB="0" distL="0" distR="0" wp14:anchorId="6459B868" wp14:editId="02254B6F">
            <wp:extent cx="4291781" cy="3255406"/>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35735" b="29033"/>
                    <a:stretch/>
                  </pic:blipFill>
                  <pic:spPr bwMode="auto">
                    <a:xfrm>
                      <a:off x="0" y="0"/>
                      <a:ext cx="4303609" cy="3264378"/>
                    </a:xfrm>
                    <a:prstGeom prst="rect">
                      <a:avLst/>
                    </a:prstGeom>
                    <a:noFill/>
                    <a:ln>
                      <a:noFill/>
                    </a:ln>
                    <a:extLst>
                      <a:ext uri="{53640926-AAD7-44D8-BBD7-CCE9431645EC}">
                        <a14:shadowObscured xmlns:a14="http://schemas.microsoft.com/office/drawing/2010/main"/>
                      </a:ext>
                    </a:extLst>
                  </pic:spPr>
                </pic:pic>
              </a:graphicData>
            </a:graphic>
          </wp:inline>
        </w:drawing>
      </w:r>
    </w:p>
    <w:p w14:paraId="1C26DEB7" w14:textId="3C2D6DAB" w:rsidR="00B83E6B" w:rsidRDefault="00EF6322" w:rsidP="00BA582A">
      <w:pPr>
        <w:pStyle w:val="Ttulo7"/>
        <w:jc w:val="center"/>
      </w:pPr>
      <w:r>
        <w:fldChar w:fldCharType="begin"/>
      </w:r>
      <w:r>
        <w:instrText xml:space="preserve"> </w:instrText>
      </w:r>
      <w:proofErr w:type="gramStart"/>
      <w:r>
        <w:instrText>TC  "</w:instrText>
      </w:r>
      <w:bookmarkStart w:id="48" w:name="_Toc113186837"/>
      <w:proofErr w:type="gramEnd"/>
      <w:r>
        <w:instrText xml:space="preserve">Figura 10. </w:instrText>
      </w:r>
      <w:proofErr w:type="spellStart"/>
      <w:r>
        <w:instrText>Marantz</w:instrText>
      </w:r>
      <w:proofErr w:type="spellEnd"/>
      <w:r>
        <w:instrText xml:space="preserve"> X22</w:instrText>
      </w:r>
      <w:bookmarkEnd w:id="48"/>
      <w:r>
        <w:instrText xml:space="preserve">" \f i \l 1 </w:instrText>
      </w:r>
      <w:r>
        <w:fldChar w:fldCharType="end"/>
      </w:r>
      <w:r w:rsidR="00B83E6B">
        <w:t xml:space="preserve">Figura 10. </w:t>
      </w:r>
      <w:proofErr w:type="spellStart"/>
      <w:r w:rsidR="00B83E6B">
        <w:t>Marantz</w:t>
      </w:r>
      <w:proofErr w:type="spellEnd"/>
      <w:r w:rsidR="00B83E6B">
        <w:t xml:space="preserve"> X22</w:t>
      </w:r>
    </w:p>
    <w:p w14:paraId="4C818517" w14:textId="77777777" w:rsidR="00BA582A" w:rsidRPr="00BA582A" w:rsidRDefault="00BA582A" w:rsidP="00BA582A"/>
    <w:p w14:paraId="0A69F9DA" w14:textId="3A2A28EF" w:rsidR="00B83E6B" w:rsidRDefault="00B83E6B" w:rsidP="00B83E6B">
      <w:pPr>
        <w:ind w:firstLine="360"/>
      </w:pPr>
      <w:r>
        <w:t>Esta opción encaja bastante en el perfil, es simple y precisa, además a esto se le suma que es fácil de programar. La desventaja principal es encontrarla en el mercado, ya que nuevas ya no las fabrican y solo se puede conseguir de segunda mano. Realmente este inconveniente no es problema, ya que se están buscando todas las máquinas a ser posible de segunda mano.</w:t>
      </w:r>
    </w:p>
    <w:p w14:paraId="69AD88F9" w14:textId="416CA57A" w:rsidR="00B83E6B" w:rsidRDefault="00E5189E" w:rsidP="00E5189E">
      <w:r>
        <w:br w:type="page"/>
      </w:r>
    </w:p>
    <w:p w14:paraId="6047FDFE" w14:textId="055816D7" w:rsidR="00B83E6B" w:rsidRDefault="00AE0BF0" w:rsidP="001B393B">
      <w:pPr>
        <w:pStyle w:val="Ttulo3"/>
        <w:numPr>
          <w:ilvl w:val="1"/>
          <w:numId w:val="9"/>
        </w:numPr>
      </w:pPr>
      <w:bookmarkStart w:id="49" w:name="_Toc72861191"/>
      <w:r>
        <w:lastRenderedPageBreak/>
        <w:t>Máquinas seleccionadas</w:t>
      </w:r>
      <w:bookmarkEnd w:id="49"/>
      <w:r w:rsidR="00EF6322">
        <w:fldChar w:fldCharType="begin"/>
      </w:r>
      <w:r w:rsidR="00EF6322">
        <w:instrText xml:space="preserve"> </w:instrText>
      </w:r>
      <w:proofErr w:type="gramStart"/>
      <w:r w:rsidR="00EF6322">
        <w:instrText>TC  "</w:instrText>
      </w:r>
      <w:bookmarkStart w:id="50" w:name="_Toc113468575"/>
      <w:proofErr w:type="gramEnd"/>
      <w:r w:rsidR="004905BE">
        <w:instrText>2</w:instrText>
      </w:r>
      <w:r w:rsidR="00EF6322">
        <w:instrText>.5.</w:instrText>
      </w:r>
      <w:r w:rsidR="00EF6322">
        <w:tab/>
        <w:instrText>Máquinas seleccionadas</w:instrText>
      </w:r>
      <w:bookmarkEnd w:id="50"/>
      <w:r w:rsidR="00EF6322">
        <w:instrText xml:space="preserve">" \f c \l </w:instrText>
      </w:r>
      <w:r w:rsidR="004905BE">
        <w:instrText>3</w:instrText>
      </w:r>
      <w:r w:rsidR="00EF6322">
        <w:instrText xml:space="preserve"> </w:instrText>
      </w:r>
      <w:r w:rsidR="00EF6322">
        <w:fldChar w:fldCharType="end"/>
      </w:r>
    </w:p>
    <w:p w14:paraId="0C262895" w14:textId="1340D4E3" w:rsidR="00AE0BF0" w:rsidRDefault="00AE0BF0" w:rsidP="00AE0BF0">
      <w:pPr>
        <w:ind w:firstLine="360"/>
      </w:pPr>
      <w:r>
        <w:t xml:space="preserve">Al finalizar el estudio, se elegirán las máquinas para realizar su compra, buscando siempre que encajen en el perfil de la empresa y sus intenciones. Véase en el capítulo 3. </w:t>
      </w:r>
    </w:p>
    <w:p w14:paraId="3BA385D4" w14:textId="1AF6ABEF" w:rsidR="00AE0BF0" w:rsidRDefault="00AE0BF0" w:rsidP="00001DD9">
      <w:pPr>
        <w:ind w:firstLine="360"/>
      </w:pPr>
      <w:r>
        <w:t xml:space="preserve">Al ser una línea sencilla, de “prueba”, no se requiere máquinas complejas o nuevas, se opta por el mercado de segunda mano, ya que los precios son más bajos, y la empresa </w:t>
      </w:r>
      <w:proofErr w:type="spellStart"/>
      <w:r>
        <w:t>Premo</w:t>
      </w:r>
      <w:proofErr w:type="spellEnd"/>
      <w:r>
        <w:t xml:space="preserve"> tiene varios proveedores de maquinarias que han ofertado máquinas a buen precio que encajan perfectamente con las especificaciones. Este proveedor ha hecho una oferta bastante buena que incluyen las siguientes máquinas:</w:t>
      </w:r>
    </w:p>
    <w:p w14:paraId="3933D1BF" w14:textId="1A41E420" w:rsidR="00AE0BF0" w:rsidRDefault="00001DD9" w:rsidP="00001DD9">
      <w:pPr>
        <w:pStyle w:val="Prrafodelista"/>
        <w:numPr>
          <w:ilvl w:val="0"/>
          <w:numId w:val="5"/>
        </w:numPr>
      </w:pPr>
      <w:r>
        <w:t xml:space="preserve">SMT </w:t>
      </w:r>
      <w:proofErr w:type="spellStart"/>
      <w:r>
        <w:t>Semiautomatic-Printer</w:t>
      </w:r>
      <w:proofErr w:type="spellEnd"/>
      <w:r>
        <w:t xml:space="preserve"> </w:t>
      </w:r>
      <w:proofErr w:type="spellStart"/>
      <w:r>
        <w:t>Mirai</w:t>
      </w:r>
      <w:proofErr w:type="spellEnd"/>
    </w:p>
    <w:p w14:paraId="6CD9507A" w14:textId="4247F28E" w:rsidR="00001DD9" w:rsidRDefault="00001DD9" w:rsidP="00001DD9">
      <w:pPr>
        <w:pStyle w:val="Prrafodelista"/>
        <w:numPr>
          <w:ilvl w:val="0"/>
          <w:numId w:val="5"/>
        </w:numPr>
      </w:pPr>
      <w:proofErr w:type="spellStart"/>
      <w:r>
        <w:t>Neoden</w:t>
      </w:r>
      <w:proofErr w:type="spellEnd"/>
      <w:r>
        <w:t xml:space="preserve"> 4</w:t>
      </w:r>
    </w:p>
    <w:p w14:paraId="5D3119A9" w14:textId="455B1245" w:rsidR="00001DD9" w:rsidRDefault="00001DD9" w:rsidP="00001DD9">
      <w:pPr>
        <w:pStyle w:val="Prrafodelista"/>
        <w:numPr>
          <w:ilvl w:val="0"/>
          <w:numId w:val="5"/>
        </w:numPr>
      </w:pPr>
      <w:r>
        <w:t>MD-F360-C</w:t>
      </w:r>
    </w:p>
    <w:p w14:paraId="51D8B07D" w14:textId="042EBCA1" w:rsidR="00001DD9" w:rsidRDefault="00001DD9" w:rsidP="00001DD9">
      <w:pPr>
        <w:pStyle w:val="Prrafodelista"/>
        <w:numPr>
          <w:ilvl w:val="0"/>
          <w:numId w:val="5"/>
        </w:numPr>
      </w:pPr>
      <w:proofErr w:type="spellStart"/>
      <w:r>
        <w:t>Marantz</w:t>
      </w:r>
      <w:proofErr w:type="spellEnd"/>
      <w:r>
        <w:t xml:space="preserve"> X22</w:t>
      </w:r>
    </w:p>
    <w:p w14:paraId="100726F0" w14:textId="77777777" w:rsidR="00001DD9" w:rsidRDefault="00001DD9" w:rsidP="00001DD9">
      <w:pPr>
        <w:pStyle w:val="Prrafodelista"/>
        <w:ind w:left="1776"/>
      </w:pPr>
    </w:p>
    <w:p w14:paraId="35458C37" w14:textId="5076CE76" w:rsidR="00001DD9" w:rsidRDefault="00001DD9" w:rsidP="00001DD9">
      <w:pPr>
        <w:ind w:firstLine="360"/>
      </w:pPr>
      <w:r>
        <w:t xml:space="preserve">La compra se ha realizado en un “pack”, ya que así el precio se vería rebajado, además que la compra se le ha realizado a un proveedor de </w:t>
      </w:r>
      <w:proofErr w:type="spellStart"/>
      <w:r>
        <w:t>Premo</w:t>
      </w:r>
      <w:proofErr w:type="spellEnd"/>
      <w:r>
        <w:t xml:space="preserve"> conocido, por lo que el precio total del “pack” ha sido </w:t>
      </w:r>
      <w:r w:rsidRPr="00001DD9">
        <w:rPr>
          <w:highlight w:val="yellow"/>
        </w:rPr>
        <w:t>XXXXXXX</w:t>
      </w:r>
    </w:p>
    <w:p w14:paraId="386454B0" w14:textId="608BAAFE" w:rsidR="00001DD9" w:rsidRDefault="00001DD9" w:rsidP="00E5189E">
      <w:pPr>
        <w:ind w:firstLine="360"/>
      </w:pPr>
      <w:r>
        <w:t>En este precio se incluye un training para configurar la línea, explicar que materias primas hacen falta y una explicación para la puesta en marcha.</w:t>
      </w:r>
    </w:p>
    <w:p w14:paraId="692BBED8" w14:textId="77777777" w:rsidR="00E5189E" w:rsidRDefault="00E5189E" w:rsidP="00E5189E">
      <w:pPr>
        <w:ind w:firstLine="360"/>
      </w:pPr>
    </w:p>
    <w:p w14:paraId="2481A8E6" w14:textId="01989173" w:rsidR="00001DD9" w:rsidRDefault="00001DD9" w:rsidP="001B393B">
      <w:pPr>
        <w:pStyle w:val="Ttulo3"/>
        <w:numPr>
          <w:ilvl w:val="1"/>
          <w:numId w:val="9"/>
        </w:numPr>
      </w:pPr>
      <w:bookmarkStart w:id="51" w:name="_Toc72861192"/>
      <w:r>
        <w:t xml:space="preserve">Materias Primas </w:t>
      </w:r>
      <w:r w:rsidR="00CA7564">
        <w:t>y</w:t>
      </w:r>
      <w:r>
        <w:t xml:space="preserve"> Utensilios</w:t>
      </w:r>
      <w:bookmarkEnd w:id="51"/>
      <w:r w:rsidR="00EF6322">
        <w:fldChar w:fldCharType="begin"/>
      </w:r>
      <w:r w:rsidR="00EF6322">
        <w:instrText xml:space="preserve"> </w:instrText>
      </w:r>
      <w:proofErr w:type="gramStart"/>
      <w:r w:rsidR="00EF6322">
        <w:instrText>TC  "</w:instrText>
      </w:r>
      <w:bookmarkStart w:id="52" w:name="_Toc113468576"/>
      <w:proofErr w:type="gramEnd"/>
      <w:r w:rsidR="004905BE">
        <w:instrText>2</w:instrText>
      </w:r>
      <w:r w:rsidR="00EF6322">
        <w:instrText>.6.</w:instrText>
      </w:r>
      <w:r w:rsidR="00EF6322">
        <w:tab/>
        <w:instrText>Materias Primas y Utensilios</w:instrText>
      </w:r>
      <w:bookmarkEnd w:id="52"/>
      <w:r w:rsidR="00EF6322">
        <w:instrText xml:space="preserve">" \f c \l </w:instrText>
      </w:r>
      <w:r w:rsidR="004905BE">
        <w:instrText>3</w:instrText>
      </w:r>
      <w:r w:rsidR="00EF6322">
        <w:instrText xml:space="preserve"> </w:instrText>
      </w:r>
      <w:r w:rsidR="00EF6322">
        <w:fldChar w:fldCharType="end"/>
      </w:r>
    </w:p>
    <w:p w14:paraId="78978E7A" w14:textId="0F75522B" w:rsidR="00001DD9" w:rsidRDefault="00001DD9" w:rsidP="00001DD9">
      <w:pPr>
        <w:ind w:firstLine="360"/>
      </w:pPr>
      <w:r>
        <w:t>Por último, se necesita un estudio de materias primas y utillajes necesarios para la puesta en marcha.</w:t>
      </w:r>
    </w:p>
    <w:p w14:paraId="22DDF7A4" w14:textId="671F094A" w:rsidR="00FC6355" w:rsidRDefault="00FC6355" w:rsidP="00001DD9">
      <w:pPr>
        <w:ind w:firstLine="360"/>
      </w:pPr>
      <w:r>
        <w:t>Se empieza por orden de maquinaria.</w:t>
      </w:r>
    </w:p>
    <w:p w14:paraId="1DA7D820" w14:textId="1C214375" w:rsidR="008559D6" w:rsidRDefault="00FC6355" w:rsidP="00FC6355">
      <w:pPr>
        <w:ind w:firstLine="360"/>
      </w:pPr>
      <w:r>
        <w:t xml:space="preserve">Primero está la SMT </w:t>
      </w:r>
      <w:proofErr w:type="spellStart"/>
      <w:r>
        <w:t>Printer</w:t>
      </w:r>
      <w:proofErr w:type="spellEnd"/>
      <w:r>
        <w:t xml:space="preserve">, encargada de hacer la serigrafía, para hacer esta función hace falta la pasta de soldar, y los </w:t>
      </w:r>
      <w:proofErr w:type="spellStart"/>
      <w:r>
        <w:t>Stencils</w:t>
      </w:r>
      <w:proofErr w:type="spellEnd"/>
      <w:r>
        <w:t xml:space="preserve">. Los </w:t>
      </w:r>
      <w:proofErr w:type="spellStart"/>
      <w:r>
        <w:t>Stencils</w:t>
      </w:r>
      <w:proofErr w:type="spellEnd"/>
      <w:r>
        <w:t xml:space="preserve"> son las plantillas que se usan para hacer la serigrafía, por lo que tienen un diseño específico para cada PCB. Este diseño lo realiza la misma persona encargada de realizar el diseño de las PCB, conocida como </w:t>
      </w:r>
      <w:proofErr w:type="spellStart"/>
      <w:r>
        <w:t>Gerbers</w:t>
      </w:r>
      <w:proofErr w:type="spellEnd"/>
      <w:r>
        <w:t xml:space="preserve">. Para ello se usa el software </w:t>
      </w:r>
      <w:proofErr w:type="spellStart"/>
      <w:r>
        <w:t>Altium</w:t>
      </w:r>
      <w:proofErr w:type="spellEnd"/>
      <w:r>
        <w:t xml:space="preserve">. Tanto para los </w:t>
      </w:r>
      <w:proofErr w:type="spellStart"/>
      <w:r>
        <w:t>stencils</w:t>
      </w:r>
      <w:proofErr w:type="spellEnd"/>
      <w:r>
        <w:t xml:space="preserve"> y la pasta se han pedido a un proveedor de Barcelona, </w:t>
      </w:r>
      <w:proofErr w:type="spellStart"/>
      <w:r>
        <w:t>Ibilasers</w:t>
      </w:r>
      <w:proofErr w:type="spellEnd"/>
      <w:r>
        <w:t>.</w:t>
      </w:r>
      <w:r w:rsidR="00900A93">
        <w:t xml:space="preserve"> Véase en la </w:t>
      </w:r>
      <w:r w:rsidR="00900A93" w:rsidRPr="00273E02">
        <w:t>figura</w:t>
      </w:r>
      <w:r w:rsidR="00900A93">
        <w:t xml:space="preserve"> </w:t>
      </w:r>
      <w:r w:rsidR="00E5189E">
        <w:t>11</w:t>
      </w:r>
      <w:r w:rsidR="00900A93">
        <w:t>. Stencil</w:t>
      </w:r>
      <w:r w:rsidR="00E5189E">
        <w:t xml:space="preserve"> y p</w:t>
      </w:r>
      <w:r w:rsidR="00900A93">
        <w:t>asta de soldar</w:t>
      </w:r>
      <w:r w:rsidR="008559D6">
        <w:t>.</w:t>
      </w:r>
    </w:p>
    <w:p w14:paraId="712D5FC2" w14:textId="77777777" w:rsidR="008559D6" w:rsidRDefault="008559D6" w:rsidP="008559D6">
      <w:pPr>
        <w:ind w:firstLine="360"/>
        <w:jc w:val="center"/>
      </w:pPr>
      <w:r>
        <w:rPr>
          <w:noProof/>
        </w:rPr>
        <w:drawing>
          <wp:inline distT="0" distB="0" distL="0" distR="0" wp14:anchorId="7D31DCCB" wp14:editId="58CE02C9">
            <wp:extent cx="1996579" cy="1851407"/>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0859" t="19566" b="42533"/>
                    <a:stretch/>
                  </pic:blipFill>
                  <pic:spPr bwMode="auto">
                    <a:xfrm>
                      <a:off x="0" y="0"/>
                      <a:ext cx="2067646" cy="19173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2FC1DF" wp14:editId="12689C70">
            <wp:extent cx="1518285" cy="1916325"/>
            <wp:effectExtent l="0" t="0" r="5715"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8229" b="23897"/>
                    <a:stretch/>
                  </pic:blipFill>
                  <pic:spPr bwMode="auto">
                    <a:xfrm>
                      <a:off x="0" y="0"/>
                      <a:ext cx="1553515" cy="1960791"/>
                    </a:xfrm>
                    <a:prstGeom prst="rect">
                      <a:avLst/>
                    </a:prstGeom>
                    <a:noFill/>
                    <a:ln>
                      <a:noFill/>
                    </a:ln>
                    <a:extLst>
                      <a:ext uri="{53640926-AAD7-44D8-BBD7-CCE9431645EC}">
                        <a14:shadowObscured xmlns:a14="http://schemas.microsoft.com/office/drawing/2010/main"/>
                      </a:ext>
                    </a:extLst>
                  </pic:spPr>
                </pic:pic>
              </a:graphicData>
            </a:graphic>
          </wp:inline>
        </w:drawing>
      </w:r>
    </w:p>
    <w:p w14:paraId="33280075" w14:textId="144B3252" w:rsidR="008559D6" w:rsidRDefault="00273E02" w:rsidP="008559D6">
      <w:pPr>
        <w:pStyle w:val="Ttulo7"/>
        <w:jc w:val="center"/>
      </w:pPr>
      <w:r>
        <w:fldChar w:fldCharType="begin"/>
      </w:r>
      <w:r>
        <w:instrText xml:space="preserve"> </w:instrText>
      </w:r>
      <w:proofErr w:type="gramStart"/>
      <w:r>
        <w:instrText>TC  "</w:instrText>
      </w:r>
      <w:bookmarkStart w:id="53" w:name="_Toc113186838"/>
      <w:proofErr w:type="gramEnd"/>
      <w:r>
        <w:instrText>Figura 11. Pasta de soldad</w:instrText>
      </w:r>
      <w:r w:rsidR="00F46CDC">
        <w:instrText>ura</w:instrText>
      </w:r>
      <w:r>
        <w:instrText xml:space="preserve"> y Stencil</w:instrText>
      </w:r>
      <w:bookmarkEnd w:id="53"/>
      <w:r>
        <w:instrText xml:space="preserve">" \f i \l 1 </w:instrText>
      </w:r>
      <w:r>
        <w:fldChar w:fldCharType="end"/>
      </w:r>
      <w:r w:rsidR="008559D6">
        <w:t>Figura 11. Pasta de soldad</w:t>
      </w:r>
      <w:r w:rsidR="00F46CDC">
        <w:t>ura</w:t>
      </w:r>
      <w:r w:rsidR="008559D6">
        <w:t xml:space="preserve"> y Stencil</w:t>
      </w:r>
    </w:p>
    <w:p w14:paraId="5D99928A" w14:textId="77777777" w:rsidR="008559D6" w:rsidRPr="008559D6" w:rsidRDefault="008559D6" w:rsidP="008559D6"/>
    <w:p w14:paraId="486CE0DE" w14:textId="425F34F1" w:rsidR="00FC6355" w:rsidRDefault="00280E8E" w:rsidP="00FC6355">
      <w:pPr>
        <w:ind w:firstLine="360"/>
      </w:pPr>
      <w:r>
        <w:lastRenderedPageBreak/>
        <w:t>A continuación, se encuentra la Pick and Place</w:t>
      </w:r>
      <w:r w:rsidR="00900A93">
        <w:t>, la única materia prima son los componentes</w:t>
      </w:r>
      <w:r w:rsidR="00273E02">
        <w:t xml:space="preserve"> que se van a colocar en las </w:t>
      </w:r>
      <w:proofErr w:type="spellStart"/>
      <w:r w:rsidR="00273E02">
        <w:t>PCBs</w:t>
      </w:r>
      <w:proofErr w:type="spellEnd"/>
      <w:r w:rsidR="00900A93">
        <w:t xml:space="preserve">, estos vienen en </w:t>
      </w:r>
      <w:proofErr w:type="spellStart"/>
      <w:r w:rsidR="00900A93">
        <w:t>reels</w:t>
      </w:r>
      <w:proofErr w:type="spellEnd"/>
      <w:r w:rsidR="00900A93">
        <w:t xml:space="preserve">, que es un rollo de componentes que vienen en una </w:t>
      </w:r>
      <w:r w:rsidR="00900A93" w:rsidRPr="004905BE">
        <w:t xml:space="preserve">tira, mecanizada con unos agujeros que coinciden con los engranajes de los </w:t>
      </w:r>
      <w:proofErr w:type="spellStart"/>
      <w:r w:rsidR="00900A93" w:rsidRPr="004905BE">
        <w:t>feeders</w:t>
      </w:r>
      <w:proofErr w:type="spellEnd"/>
      <w:r w:rsidR="00900A93" w:rsidRPr="004905BE">
        <w:t xml:space="preserve">, véase en la figura </w:t>
      </w:r>
      <w:r w:rsidR="00E5189E" w:rsidRPr="004905BE">
        <w:t>12</w:t>
      </w:r>
      <w:r w:rsidR="00900A93" w:rsidRPr="004905BE">
        <w:t>.</w:t>
      </w:r>
    </w:p>
    <w:p w14:paraId="22FF8EB4" w14:textId="597ED339" w:rsidR="00273E02" w:rsidRDefault="00273E02" w:rsidP="00273E02">
      <w:pPr>
        <w:ind w:firstLine="360"/>
        <w:jc w:val="center"/>
      </w:pPr>
      <w:r>
        <w:rPr>
          <w:noProof/>
        </w:rPr>
        <w:drawing>
          <wp:inline distT="0" distB="0" distL="0" distR="0" wp14:anchorId="3C60C6EF" wp14:editId="7DB9D5EE">
            <wp:extent cx="2796988" cy="4350869"/>
            <wp:effectExtent l="0" t="0" r="381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26663" t="45543" r="29075" b="22923"/>
                    <a:stretch/>
                  </pic:blipFill>
                  <pic:spPr bwMode="auto">
                    <a:xfrm>
                      <a:off x="0" y="0"/>
                      <a:ext cx="2805344" cy="4363868"/>
                    </a:xfrm>
                    <a:prstGeom prst="rect">
                      <a:avLst/>
                    </a:prstGeom>
                    <a:noFill/>
                    <a:ln>
                      <a:noFill/>
                    </a:ln>
                    <a:extLst>
                      <a:ext uri="{53640926-AAD7-44D8-BBD7-CCE9431645EC}">
                        <a14:shadowObscured xmlns:a14="http://schemas.microsoft.com/office/drawing/2010/main"/>
                      </a:ext>
                    </a:extLst>
                  </pic:spPr>
                </pic:pic>
              </a:graphicData>
            </a:graphic>
          </wp:inline>
        </w:drawing>
      </w:r>
    </w:p>
    <w:p w14:paraId="717A0B18" w14:textId="5F770F1F" w:rsidR="00273E02" w:rsidRDefault="00273E02" w:rsidP="00273E02">
      <w:pPr>
        <w:pStyle w:val="Ttulo7"/>
        <w:jc w:val="center"/>
      </w:pPr>
      <w:r>
        <w:fldChar w:fldCharType="begin"/>
      </w:r>
      <w:r>
        <w:instrText xml:space="preserve"> </w:instrText>
      </w:r>
      <w:proofErr w:type="gramStart"/>
      <w:r>
        <w:instrText>TC  "</w:instrText>
      </w:r>
      <w:bookmarkStart w:id="54" w:name="_Toc113186839"/>
      <w:proofErr w:type="gramEnd"/>
      <w:r>
        <w:instrText xml:space="preserve">Figura 12. </w:instrText>
      </w:r>
      <w:proofErr w:type="spellStart"/>
      <w:r>
        <w:instrText>Reels</w:instrText>
      </w:r>
      <w:bookmarkEnd w:id="54"/>
      <w:proofErr w:type="spellEnd"/>
      <w:r>
        <w:instrText xml:space="preserve">" \f i \l 1 </w:instrText>
      </w:r>
      <w:r>
        <w:fldChar w:fldCharType="end"/>
      </w:r>
      <w:r>
        <w:t xml:space="preserve">Figura 12. </w:t>
      </w:r>
      <w:proofErr w:type="spellStart"/>
      <w:r>
        <w:t>Reels</w:t>
      </w:r>
      <w:proofErr w:type="spellEnd"/>
    </w:p>
    <w:p w14:paraId="26512582" w14:textId="2BFBB156" w:rsidR="00900A93" w:rsidRDefault="00900A93" w:rsidP="00FC6355">
      <w:pPr>
        <w:ind w:firstLine="360"/>
      </w:pPr>
      <w:r>
        <w:t>Por último, la AOI, lo</w:t>
      </w:r>
      <w:r w:rsidR="002A1177">
        <w:t xml:space="preserve"> </w:t>
      </w:r>
      <w:r>
        <w:t xml:space="preserve">que hace falta en la AOI es conocer la normativa “IPC-A 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para poder ajustar la máquina a la nueva normativa. Para ello se ha comprado un ejemplar de la normativa.</w:t>
      </w:r>
      <w:r w:rsidR="002A1177">
        <w:t xml:space="preserve"> Otra herramienta necesaria para que funcione la máquina es un ordenador, pero no vale cualquier ordenador, tiene que ser obligatoriamente un Mac.</w:t>
      </w:r>
      <w:r>
        <w:t xml:space="preserve"> </w:t>
      </w:r>
    </w:p>
    <w:p w14:paraId="03022870" w14:textId="77777777" w:rsidR="00D406BB" w:rsidRDefault="00900A93" w:rsidP="00E5189E">
      <w:pPr>
        <w:ind w:firstLine="360"/>
        <w:sectPr w:rsidR="00D406BB" w:rsidSect="00D406BB">
          <w:footerReference w:type="default" r:id="rId41"/>
          <w:pgSz w:w="11906" w:h="16838"/>
          <w:pgMar w:top="1418" w:right="1701" w:bottom="1418" w:left="1701" w:header="709" w:footer="709" w:gutter="0"/>
          <w:pgNumType w:start="7"/>
          <w:cols w:space="708"/>
          <w:docGrid w:linePitch="360"/>
        </w:sectPr>
      </w:pPr>
      <w:r>
        <w:t>Para el horno no hace falta ninguna materia prima</w:t>
      </w:r>
      <w:r w:rsidR="002A1177">
        <w:t>, ni ninguna herramienta</w:t>
      </w:r>
      <w:r>
        <w:t xml:space="preserve">, ya que este </w:t>
      </w:r>
      <w:r w:rsidR="002A1177">
        <w:t>se encarga de transportar la PCB por las secciones, y también calienta estas secciones con resistencias.</w:t>
      </w:r>
    </w:p>
    <w:p w14:paraId="47FA0839" w14:textId="0EA8F66B" w:rsidR="00E5189E" w:rsidRDefault="00E5189E" w:rsidP="00E5189E">
      <w:pPr>
        <w:ind w:firstLine="360"/>
      </w:pPr>
    </w:p>
    <w:p w14:paraId="524D5FE3" w14:textId="59334473"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55" w:name="_Toc113468577"/>
      <w:proofErr w:type="gramEnd"/>
      <w:r>
        <w:instrText>CAPÍTULO 3. INSTALACIÓN Y PROGRAMACIÓN</w:instrText>
      </w:r>
      <w:bookmarkEnd w:id="55"/>
      <w:r>
        <w:instrText xml:space="preserve">" \f c \l 1 </w:instrText>
      </w:r>
      <w:r>
        <w:fldChar w:fldCharType="end"/>
      </w:r>
      <w:r w:rsidRPr="004905BE">
        <w:rPr>
          <w:sz w:val="96"/>
          <w:szCs w:val="96"/>
        </w:rPr>
        <w:t>CAPÍTULO 3. INSTALACIÓN Y PROGRAMACIÓN</w:t>
      </w:r>
    </w:p>
    <w:p w14:paraId="5DCEE95E" w14:textId="77777777" w:rsidR="00D406BB" w:rsidRDefault="00D406BB" w:rsidP="00D406BB">
      <w:pPr>
        <w:pStyle w:val="Ttulo1"/>
        <w:sectPr w:rsidR="00D406BB" w:rsidSect="006E1679">
          <w:footerReference w:type="default" r:id="rId4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2050AA7A" w:rsidR="00900A93" w:rsidRDefault="00900A93" w:rsidP="001B393B">
      <w:pPr>
        <w:pStyle w:val="Ttulo2"/>
        <w:numPr>
          <w:ilvl w:val="0"/>
          <w:numId w:val="9"/>
        </w:numPr>
      </w:pPr>
      <w:bookmarkStart w:id="56" w:name="_Toc72861193"/>
      <w:r>
        <w:lastRenderedPageBreak/>
        <w:t>Instalación y Programación</w:t>
      </w:r>
      <w:bookmarkEnd w:id="56"/>
      <w:r w:rsidR="00EF6322">
        <w:fldChar w:fldCharType="begin"/>
      </w:r>
      <w:r w:rsidR="00EF6322">
        <w:instrText xml:space="preserve"> </w:instrText>
      </w:r>
      <w:proofErr w:type="gramStart"/>
      <w:r w:rsidR="00EF6322">
        <w:instrText>TC  "</w:instrText>
      </w:r>
      <w:bookmarkStart w:id="57" w:name="_Toc113468578"/>
      <w:proofErr w:type="gramEnd"/>
      <w:r w:rsidR="003B7C9B">
        <w:instrText>3</w:instrText>
      </w:r>
      <w:r w:rsidR="00EF6322">
        <w:instrText>.</w:instrText>
      </w:r>
      <w:r w:rsidR="00EF6322">
        <w:tab/>
        <w:instrText>Instalación y Programación</w:instrText>
      </w:r>
      <w:bookmarkEnd w:id="57"/>
      <w:r w:rsidR="00EF6322">
        <w:instrText xml:space="preserve">" \f c \l </w:instrText>
      </w:r>
      <w:r w:rsidR="003B7C9B">
        <w:instrText xml:space="preserve">2 </w:instrText>
      </w:r>
      <w:r w:rsidR="00EF6322">
        <w:fldChar w:fldCharType="end"/>
      </w:r>
    </w:p>
    <w:p w14:paraId="4E819FD8" w14:textId="077C5C0C" w:rsidR="00900A93" w:rsidRDefault="00900A93" w:rsidP="00900A93">
      <w:pPr>
        <w:ind w:firstLine="360"/>
      </w:pPr>
      <w:r>
        <w:t>En este capítulo de va a realizar un estudio de máquina por máquina para analizar el proceso que se debe de seguir para instalar y programar las. También se incluirá un apartado explicando modificaciones que pueden sufrir las máquinas para mejorar la calidad de producción y hacerlas más compatibles.</w:t>
      </w:r>
    </w:p>
    <w:p w14:paraId="48E3DE59" w14:textId="77777777" w:rsidR="008E41C0" w:rsidRDefault="008E41C0" w:rsidP="00900A93">
      <w:pPr>
        <w:ind w:firstLine="360"/>
      </w:pPr>
    </w:p>
    <w:p w14:paraId="39394790" w14:textId="477BC53F" w:rsidR="008E41C0" w:rsidRDefault="008E41C0" w:rsidP="001B393B">
      <w:pPr>
        <w:pStyle w:val="Ttulo3"/>
        <w:numPr>
          <w:ilvl w:val="1"/>
          <w:numId w:val="9"/>
        </w:numPr>
      </w:pPr>
      <w:bookmarkStart w:id="58" w:name="_Toc72861194"/>
      <w:r>
        <w:t xml:space="preserve">SMT </w:t>
      </w:r>
      <w:proofErr w:type="spellStart"/>
      <w:r>
        <w:t>Printer</w:t>
      </w:r>
      <w:bookmarkEnd w:id="58"/>
      <w:proofErr w:type="spellEnd"/>
      <w:r w:rsidR="00EF6322">
        <w:fldChar w:fldCharType="begin"/>
      </w:r>
      <w:r w:rsidR="00EF6322">
        <w:instrText xml:space="preserve"> </w:instrText>
      </w:r>
      <w:proofErr w:type="gramStart"/>
      <w:r w:rsidR="00EF6322">
        <w:instrText>TC  "</w:instrText>
      </w:r>
      <w:bookmarkStart w:id="59" w:name="_Toc113468579"/>
      <w:proofErr w:type="gramEnd"/>
      <w:r w:rsidR="003B7C9B">
        <w:instrText>3</w:instrText>
      </w:r>
      <w:r w:rsidR="00EF6322">
        <w:instrText>.1.</w:instrText>
      </w:r>
      <w:r w:rsidR="00EF6322">
        <w:tab/>
        <w:instrText xml:space="preserve">SMT </w:instrText>
      </w:r>
      <w:proofErr w:type="spellStart"/>
      <w:r w:rsidR="00EF6322">
        <w:instrText>Printer</w:instrText>
      </w:r>
      <w:bookmarkEnd w:id="59"/>
      <w:proofErr w:type="spellEnd"/>
      <w:r w:rsidR="00EF6322">
        <w:instrText xml:space="preserve">" \f c \l </w:instrText>
      </w:r>
      <w:r w:rsidR="003B7C9B">
        <w:instrText>3</w:instrText>
      </w:r>
      <w:r w:rsidR="00EF6322">
        <w:instrText xml:space="preserve"> </w:instrText>
      </w:r>
      <w:r w:rsidR="00EF6322">
        <w:fldChar w:fldCharType="end"/>
      </w:r>
    </w:p>
    <w:p w14:paraId="1D04783F" w14:textId="6F94D88D" w:rsidR="00BA657F" w:rsidRDefault="00BA657F" w:rsidP="00BA657F">
      <w:r>
        <w:t>En este subcapítulo se analizará los modos de funcionamiento que tiene la máquina y las configuraciones que hay que realizar.</w:t>
      </w:r>
    </w:p>
    <w:p w14:paraId="3C448711" w14:textId="77777777" w:rsidR="00E5189E" w:rsidRDefault="00E5189E" w:rsidP="00BA657F"/>
    <w:p w14:paraId="135A8D04" w14:textId="06A04C5A" w:rsidR="00BA657F" w:rsidRDefault="00BA657F" w:rsidP="001B393B">
      <w:pPr>
        <w:pStyle w:val="Ttulo4"/>
        <w:numPr>
          <w:ilvl w:val="2"/>
          <w:numId w:val="9"/>
        </w:numPr>
      </w:pPr>
      <w:bookmarkStart w:id="60" w:name="_Toc72861195"/>
      <w:r>
        <w:t>Modos de funcionamiento.</w:t>
      </w:r>
      <w:bookmarkEnd w:id="60"/>
      <w:r w:rsidR="00EF6322">
        <w:fldChar w:fldCharType="begin"/>
      </w:r>
      <w:r w:rsidR="00EF6322">
        <w:instrText xml:space="preserve"> </w:instrText>
      </w:r>
      <w:proofErr w:type="gramStart"/>
      <w:r w:rsidR="00EF6322">
        <w:instrText>TC  "</w:instrText>
      </w:r>
      <w:bookmarkStart w:id="61" w:name="_Toc113468580"/>
      <w:proofErr w:type="gramEnd"/>
      <w:r w:rsidR="003B7C9B">
        <w:instrText>3</w:instrText>
      </w:r>
      <w:r w:rsidR="00EF6322">
        <w:instrText>.1.1.</w:instrText>
      </w:r>
      <w:r w:rsidR="00EF6322">
        <w:tab/>
        <w:instrText>Modos de funcionamiento.</w:instrText>
      </w:r>
      <w:bookmarkEnd w:id="61"/>
      <w:r w:rsidR="00EF6322">
        <w:instrText xml:space="preserve">" \f c \l </w:instrText>
      </w:r>
      <w:r w:rsidR="003B7C9B">
        <w:instrText>4</w:instrText>
      </w:r>
      <w:r w:rsidR="00EF6322">
        <w:instrText xml:space="preserve"> </w:instrText>
      </w:r>
      <w:r w:rsidR="00EF6322">
        <w:fldChar w:fldCharType="end"/>
      </w:r>
    </w:p>
    <w:p w14:paraId="2A0E03DA" w14:textId="71E1D2E3" w:rsidR="004A3BB6" w:rsidRDefault="00BA657F" w:rsidP="00BA657F">
      <w:r>
        <w:t xml:space="preserve">La SMT </w:t>
      </w:r>
      <w:proofErr w:type="spellStart"/>
      <w:r>
        <w:t>Semiautomatic-Printer</w:t>
      </w:r>
      <w:proofErr w:type="spellEnd"/>
      <w:r>
        <w:t xml:space="preserve"> </w:t>
      </w:r>
      <w:proofErr w:type="spellStart"/>
      <w:r>
        <w:t>Mirai</w:t>
      </w:r>
      <w:proofErr w:type="spellEnd"/>
      <w:r>
        <w:t xml:space="preserve">, estudiada en el apartado </w:t>
      </w:r>
      <w:r w:rsidR="00107189">
        <w:t>2</w:t>
      </w:r>
      <w:r>
        <w:t xml:space="preserve">.1.3, incluye un </w:t>
      </w:r>
      <w:proofErr w:type="spellStart"/>
      <w:r>
        <w:t>display</w:t>
      </w:r>
      <w:proofErr w:type="spellEnd"/>
      <w:r>
        <w:t xml:space="preserve"> LCD, véase en la </w:t>
      </w:r>
      <w:r w:rsidRPr="00CA7564">
        <w:t xml:space="preserve">figura </w:t>
      </w:r>
      <w:r w:rsidR="00CA7564">
        <w:t>11</w:t>
      </w:r>
      <w:r>
        <w:t xml:space="preserve">, donde se muestran todas las opciones que tiene. </w:t>
      </w:r>
    </w:p>
    <w:p w14:paraId="5CEBE4FC" w14:textId="77777777" w:rsidR="00E5189E" w:rsidRDefault="00E5189E" w:rsidP="00BA657F"/>
    <w:p w14:paraId="2D894474" w14:textId="76B67E36" w:rsidR="00BA657F" w:rsidRDefault="004A3BB6" w:rsidP="004A3BB6">
      <w:pPr>
        <w:jc w:val="center"/>
      </w:pPr>
      <w:r>
        <w:rPr>
          <w:noProof/>
        </w:rPr>
        <w:drawing>
          <wp:inline distT="0" distB="0" distL="0" distR="0" wp14:anchorId="42B01471" wp14:editId="53CA9941">
            <wp:extent cx="3951289" cy="218049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5050" t="27335" r="11720" b="18781"/>
                    <a:stretch/>
                  </pic:blipFill>
                  <pic:spPr bwMode="auto">
                    <a:xfrm>
                      <a:off x="0" y="0"/>
                      <a:ext cx="3952130" cy="2180957"/>
                    </a:xfrm>
                    <a:prstGeom prst="rect">
                      <a:avLst/>
                    </a:prstGeom>
                    <a:noFill/>
                    <a:ln>
                      <a:noFill/>
                    </a:ln>
                    <a:extLst>
                      <a:ext uri="{53640926-AAD7-44D8-BBD7-CCE9431645EC}">
                        <a14:shadowObscured xmlns:a14="http://schemas.microsoft.com/office/drawing/2010/main"/>
                      </a:ext>
                    </a:extLst>
                  </pic:spPr>
                </pic:pic>
              </a:graphicData>
            </a:graphic>
          </wp:inline>
        </w:drawing>
      </w:r>
    </w:p>
    <w:p w14:paraId="5214CA6A" w14:textId="05BFA75B" w:rsidR="004A3BB6" w:rsidRDefault="00EF6322" w:rsidP="00BA582A">
      <w:pPr>
        <w:pStyle w:val="Ttulo7"/>
        <w:jc w:val="center"/>
      </w:pPr>
      <w:r>
        <w:fldChar w:fldCharType="begin"/>
      </w:r>
      <w:r>
        <w:instrText xml:space="preserve"> </w:instrText>
      </w:r>
      <w:proofErr w:type="gramStart"/>
      <w:r>
        <w:instrText>TC  "</w:instrText>
      </w:r>
      <w:bookmarkStart w:id="62" w:name="_Toc113186840"/>
      <w:proofErr w:type="gramEnd"/>
      <w:r>
        <w:instrText>Figura 1</w:instrText>
      </w:r>
      <w:r w:rsidR="00E5189E">
        <w:instrText>3</w:instrText>
      </w:r>
      <w:r>
        <w:instrText xml:space="preserve">. </w:instrText>
      </w:r>
      <w:proofErr w:type="spellStart"/>
      <w:r>
        <w:instrText>Menu</w:instrText>
      </w:r>
      <w:proofErr w:type="spellEnd"/>
      <w:r>
        <w:instrText xml:space="preserve"> </w:instrText>
      </w:r>
      <w:proofErr w:type="spellStart"/>
      <w:r>
        <w:instrText>Printer</w:instrText>
      </w:r>
      <w:bookmarkEnd w:id="62"/>
      <w:proofErr w:type="spellEnd"/>
      <w:r>
        <w:instrText xml:space="preserve">" \f i \l 1 </w:instrText>
      </w:r>
      <w:r>
        <w:fldChar w:fldCharType="end"/>
      </w:r>
      <w:r w:rsidR="004A3BB6">
        <w:t>Figura 1</w:t>
      </w:r>
      <w:r w:rsidR="00E5189E">
        <w:t>3</w:t>
      </w:r>
      <w:r w:rsidR="004A3BB6">
        <w:t xml:space="preserve">. </w:t>
      </w:r>
      <w:proofErr w:type="spellStart"/>
      <w:r w:rsidR="004A3BB6">
        <w:t>Menu</w:t>
      </w:r>
      <w:proofErr w:type="spellEnd"/>
      <w:r w:rsidR="004A3BB6">
        <w:t xml:space="preserve"> </w:t>
      </w:r>
      <w:proofErr w:type="spellStart"/>
      <w:r w:rsidR="004A3BB6">
        <w:t>Printer</w:t>
      </w:r>
      <w:proofErr w:type="spellEnd"/>
    </w:p>
    <w:p w14:paraId="4804CF02" w14:textId="77777777" w:rsidR="00BA582A" w:rsidRPr="00BA582A" w:rsidRDefault="00BA582A" w:rsidP="00BA582A"/>
    <w:p w14:paraId="680C319A" w14:textId="3156EC35" w:rsidR="00273E02" w:rsidRDefault="00BA657F" w:rsidP="00BA657F">
      <w:pPr>
        <w:pStyle w:val="Prrafodelista"/>
        <w:numPr>
          <w:ilvl w:val="0"/>
          <w:numId w:val="7"/>
        </w:numPr>
      </w:pPr>
      <w:r>
        <w:t xml:space="preserve">Point, este modo tiene la capacidad de controlar elemento a elemento de la </w:t>
      </w:r>
      <w:proofErr w:type="spellStart"/>
      <w:r>
        <w:t>printer</w:t>
      </w:r>
      <w:proofErr w:type="spellEnd"/>
      <w:r>
        <w:t xml:space="preserve">. Se pueden mover las cuchillas de arriba abajo por separado, bajar el </w:t>
      </w:r>
      <w:proofErr w:type="spellStart"/>
      <w:r>
        <w:t>stencil</w:t>
      </w:r>
      <w:proofErr w:type="spellEnd"/>
      <w:r>
        <w:t xml:space="preserve"> y más opciones. Esto facilita bastante la tarea del calibrado, se analiza en el apartado </w:t>
      </w:r>
      <w:r w:rsidR="00107189">
        <w:t>3</w:t>
      </w:r>
      <w:r>
        <w:t xml:space="preserve">.1.2. y también facilita la limpieza del </w:t>
      </w:r>
      <w:proofErr w:type="spellStart"/>
      <w:r>
        <w:t>stencil</w:t>
      </w:r>
      <w:proofErr w:type="spellEnd"/>
      <w:r>
        <w:t xml:space="preserve">. Ya que al finalizar el turno de trabajo se debe de limpiar y quitar restos de pasta de soldar, para así no dañar el </w:t>
      </w:r>
      <w:proofErr w:type="spellStart"/>
      <w:r>
        <w:t>stencil</w:t>
      </w:r>
      <w:proofErr w:type="spellEnd"/>
      <w:r>
        <w:t>.</w:t>
      </w:r>
    </w:p>
    <w:p w14:paraId="3050E083" w14:textId="3C1AB594" w:rsidR="00BA657F" w:rsidRDefault="00273E02" w:rsidP="00273E02">
      <w:r>
        <w:br w:type="page"/>
      </w:r>
    </w:p>
    <w:p w14:paraId="70BB8CA3" w14:textId="08924F17" w:rsidR="00273E02" w:rsidRDefault="00273E02" w:rsidP="00273E02">
      <w:pPr>
        <w:jc w:val="center"/>
      </w:pPr>
      <w:r>
        <w:rPr>
          <w:noProof/>
          <w:highlight w:val="yellow"/>
        </w:rPr>
        <w:lastRenderedPageBreak/>
        <w:drawing>
          <wp:inline distT="0" distB="0" distL="0" distR="0" wp14:anchorId="3BA31E0F" wp14:editId="3BF96B00">
            <wp:extent cx="2609502" cy="1757247"/>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085" b="34087"/>
                    <a:stretch/>
                  </pic:blipFill>
                  <pic:spPr bwMode="auto">
                    <a:xfrm>
                      <a:off x="0" y="0"/>
                      <a:ext cx="2613797" cy="1760139"/>
                    </a:xfrm>
                    <a:prstGeom prst="rect">
                      <a:avLst/>
                    </a:prstGeom>
                    <a:noFill/>
                    <a:ln>
                      <a:noFill/>
                    </a:ln>
                    <a:extLst>
                      <a:ext uri="{53640926-AAD7-44D8-BBD7-CCE9431645EC}">
                        <a14:shadowObscured xmlns:a14="http://schemas.microsoft.com/office/drawing/2010/main"/>
                      </a:ext>
                    </a:extLst>
                  </pic:spPr>
                </pic:pic>
              </a:graphicData>
            </a:graphic>
          </wp:inline>
        </w:drawing>
      </w:r>
    </w:p>
    <w:p w14:paraId="6FF0EB56" w14:textId="2D24EEB6" w:rsidR="00273E02" w:rsidRDefault="00273E02" w:rsidP="00273E02">
      <w:pPr>
        <w:pStyle w:val="Ttulo7"/>
        <w:jc w:val="center"/>
      </w:pPr>
      <w:r>
        <w:fldChar w:fldCharType="begin"/>
      </w:r>
      <w:r>
        <w:instrText xml:space="preserve"> </w:instrText>
      </w:r>
      <w:proofErr w:type="gramStart"/>
      <w:r>
        <w:instrText>TC  "</w:instrText>
      </w:r>
      <w:bookmarkStart w:id="63" w:name="_Toc113186841"/>
      <w:proofErr w:type="gramEnd"/>
      <w:r>
        <w:instrText>Figura 14. Modo Point</w:instrText>
      </w:r>
      <w:bookmarkEnd w:id="63"/>
      <w:r>
        <w:instrText xml:space="preserve">" \f i \l 1 </w:instrText>
      </w:r>
      <w:r>
        <w:fldChar w:fldCharType="end"/>
      </w:r>
      <w:r>
        <w:t>Figura 14. Modo Point</w:t>
      </w:r>
    </w:p>
    <w:p w14:paraId="6F2511CB" w14:textId="77777777" w:rsidR="00273E02" w:rsidRDefault="00273E02" w:rsidP="00273E02">
      <w:pPr>
        <w:pStyle w:val="Prrafodelista"/>
        <w:ind w:left="1068"/>
      </w:pPr>
    </w:p>
    <w:p w14:paraId="34723FB6" w14:textId="388CB3BB" w:rsidR="00803E81" w:rsidRDefault="00BA657F" w:rsidP="00803E81">
      <w:pPr>
        <w:pStyle w:val="Prrafodelista"/>
        <w:numPr>
          <w:ilvl w:val="0"/>
          <w:numId w:val="7"/>
        </w:numPr>
      </w:pPr>
      <w:r>
        <w:t xml:space="preserve">Modo </w:t>
      </w:r>
      <w:proofErr w:type="spellStart"/>
      <w:r>
        <w:t>Semi-automatic</w:t>
      </w:r>
      <w:proofErr w:type="spellEnd"/>
      <w:r>
        <w:t xml:space="preserve">, este modo es el principal, el que se usará a la hora de la producción. Este modo controla un ciclo, es decir, se encarga de realizar una pasada. Se observa en el menú, </w:t>
      </w:r>
      <w:r w:rsidR="00CA7564" w:rsidRPr="00CA7564">
        <w:t>figura</w:t>
      </w:r>
      <w:r w:rsidRPr="00CA7564">
        <w:t xml:space="preserve"> </w:t>
      </w:r>
      <w:r w:rsidR="00CA7564" w:rsidRPr="00CA7564">
        <w:t>1</w:t>
      </w:r>
      <w:r w:rsidR="00273E02">
        <w:t>5</w:t>
      </w:r>
      <w:r w:rsidR="00CA7564">
        <w:t>b</w:t>
      </w:r>
      <w:r w:rsidRPr="00CA7564">
        <w:t>, que</w:t>
      </w:r>
      <w:r>
        <w:t xml:space="preserve"> tiene unas pequeñas de configuraciones</w:t>
      </w:r>
      <w:r w:rsidR="00273E02">
        <w:t xml:space="preserve"> extra</w:t>
      </w:r>
      <w:r>
        <w:t xml:space="preserve">, que se han dejado por defecto. Entre ellas están </w:t>
      </w:r>
      <w:r w:rsidR="00803E81">
        <w:t xml:space="preserve">el recorrido muerto, es el recorrido que hace la cuchilla antes de bajar; esta opción es útil cuando se tiene que “imprimir” una PCB con dimensiones grandes, ya que las cuchillas se posicionan fuera del </w:t>
      </w:r>
      <w:proofErr w:type="spellStart"/>
      <w:r w:rsidR="00803E81">
        <w:t>stencil</w:t>
      </w:r>
      <w:proofErr w:type="spellEnd"/>
      <w:r w:rsidR="00803E81">
        <w:t xml:space="preserve">. Al entrar en el área del </w:t>
      </w:r>
      <w:proofErr w:type="spellStart"/>
      <w:r w:rsidR="00803E81">
        <w:t>stencil</w:t>
      </w:r>
      <w:proofErr w:type="spellEnd"/>
      <w:r w:rsidR="00803E81">
        <w:t xml:space="preserve"> estas bajan y hacen la pasada.</w:t>
      </w:r>
    </w:p>
    <w:p w14:paraId="719DAFC1" w14:textId="52D70718" w:rsidR="00CA7564" w:rsidRDefault="00803E81" w:rsidP="00CA7564">
      <w:pPr>
        <w:ind w:left="1068"/>
      </w:pPr>
      <w:r>
        <w:t>Otras opciones que aparecen son:</w:t>
      </w:r>
      <w:r w:rsidR="00CA7564">
        <w:t xml:space="preserve"> la velocidad de la impresión, la fuerza que ejercen las cuchillas contra el </w:t>
      </w:r>
      <w:proofErr w:type="spellStart"/>
      <w:r w:rsidR="00CA7564">
        <w:t>stencil</w:t>
      </w:r>
      <w:proofErr w:type="spellEnd"/>
      <w:r w:rsidR="00CA7564">
        <w:t>. Véase en la figura 1</w:t>
      </w:r>
      <w:r w:rsidR="009316F7">
        <w:t>5</w:t>
      </w:r>
      <w:r w:rsidR="00CA7564">
        <w:t xml:space="preserve">a. </w:t>
      </w:r>
    </w:p>
    <w:p w14:paraId="76439500" w14:textId="1F4000E4" w:rsidR="00803E81" w:rsidRDefault="00CA7564" w:rsidP="00273E02">
      <w:pPr>
        <w:ind w:left="1068"/>
        <w:rPr>
          <w:noProof/>
        </w:rPr>
      </w:pPr>
      <w:r>
        <w:rPr>
          <w:noProof/>
        </w:rPr>
        <w:drawing>
          <wp:inline distT="0" distB="0" distL="0" distR="0" wp14:anchorId="53D2E58A" wp14:editId="3A3E7567">
            <wp:extent cx="2165063" cy="1309116"/>
            <wp:effectExtent l="0" t="0" r="698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8017" t="32702" r="24756" b="21160"/>
                    <a:stretch/>
                  </pic:blipFill>
                  <pic:spPr bwMode="auto">
                    <a:xfrm>
                      <a:off x="0" y="0"/>
                      <a:ext cx="2182317" cy="1319549"/>
                    </a:xfrm>
                    <a:prstGeom prst="rect">
                      <a:avLst/>
                    </a:prstGeom>
                    <a:noFill/>
                    <a:ln>
                      <a:noFill/>
                    </a:ln>
                    <a:extLst>
                      <a:ext uri="{53640926-AAD7-44D8-BBD7-CCE9431645EC}">
                        <a14:shadowObscured xmlns:a14="http://schemas.microsoft.com/office/drawing/2010/main"/>
                      </a:ext>
                    </a:extLst>
                  </pic:spPr>
                </pic:pic>
              </a:graphicData>
            </a:graphic>
          </wp:inline>
        </w:drawing>
      </w:r>
      <w:r w:rsidR="00273E02">
        <w:rPr>
          <w:noProof/>
        </w:rPr>
        <w:drawing>
          <wp:inline distT="0" distB="0" distL="0" distR="0" wp14:anchorId="2C481051" wp14:editId="1F358B30">
            <wp:extent cx="2045282" cy="1308959"/>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2694" b="38007"/>
                    <a:stretch/>
                  </pic:blipFill>
                  <pic:spPr bwMode="auto">
                    <a:xfrm>
                      <a:off x="0" y="0"/>
                      <a:ext cx="2057611" cy="1316849"/>
                    </a:xfrm>
                    <a:prstGeom prst="rect">
                      <a:avLst/>
                    </a:prstGeom>
                    <a:noFill/>
                    <a:ln>
                      <a:noFill/>
                    </a:ln>
                    <a:extLst>
                      <a:ext uri="{53640926-AAD7-44D8-BBD7-CCE9431645EC}">
                        <a14:shadowObscured xmlns:a14="http://schemas.microsoft.com/office/drawing/2010/main"/>
                      </a:ext>
                    </a:extLst>
                  </pic:spPr>
                </pic:pic>
              </a:graphicData>
            </a:graphic>
          </wp:inline>
        </w:drawing>
      </w:r>
    </w:p>
    <w:p w14:paraId="24C96532" w14:textId="4E7ACCF5" w:rsidR="00CA7564" w:rsidRDefault="00EF6322" w:rsidP="00273E02">
      <w:pPr>
        <w:pStyle w:val="Ttulo7"/>
        <w:ind w:left="360" w:firstLine="708"/>
      </w:pPr>
      <w:r>
        <w:rPr>
          <w:noProof/>
        </w:rPr>
        <w:fldChar w:fldCharType="begin"/>
      </w:r>
      <w:r>
        <w:rPr>
          <w:noProof/>
        </w:rPr>
        <w:instrText xml:space="preserve"> TC  "</w:instrText>
      </w:r>
      <w:bookmarkStart w:id="64" w:name="_Toc113186842"/>
      <w:r>
        <w:rPr>
          <w:noProof/>
        </w:rPr>
        <w:instrText>Figura 1</w:instrText>
      </w:r>
      <w:r w:rsidR="009316F7">
        <w:rPr>
          <w:noProof/>
        </w:rPr>
        <w:instrText>5</w:instrText>
      </w:r>
      <w:r>
        <w:rPr>
          <w:noProof/>
        </w:rPr>
        <w:instrText>. Modo Semiautomatico</w:instrText>
      </w:r>
      <w:bookmarkEnd w:id="64"/>
      <w:r>
        <w:rPr>
          <w:noProof/>
        </w:rPr>
        <w:instrText xml:space="preserve">" \f i \l 1 </w:instrText>
      </w:r>
      <w:r>
        <w:rPr>
          <w:noProof/>
        </w:rPr>
        <w:fldChar w:fldCharType="end"/>
      </w:r>
      <w:r w:rsidR="00CA7564">
        <w:rPr>
          <w:noProof/>
        </w:rPr>
        <w:t>Figura 1</w:t>
      </w:r>
      <w:r w:rsidR="009316F7">
        <w:rPr>
          <w:noProof/>
        </w:rPr>
        <w:t>5</w:t>
      </w:r>
      <w:r w:rsidR="00CA7564">
        <w:rPr>
          <w:noProof/>
        </w:rPr>
        <w:t>a. Modo Semiautomatico</w:t>
      </w:r>
      <w:r w:rsidR="00273E02">
        <w:rPr>
          <w:noProof/>
        </w:rPr>
        <w:t xml:space="preserve"> </w:t>
      </w:r>
      <w:r w:rsidR="00273E02">
        <w:rPr>
          <w:noProof/>
        </w:rPr>
        <w:tab/>
      </w:r>
      <w:r w:rsidR="00273E02">
        <w:rPr>
          <w:noProof/>
        </w:rPr>
        <w:tab/>
        <w:t>Figura 15b. Configuraciones</w:t>
      </w:r>
      <w:r w:rsidR="00C516CB">
        <w:rPr>
          <w:noProof/>
        </w:rPr>
        <w:t xml:space="preserve"> E</w:t>
      </w:r>
      <w:r w:rsidR="00273E02">
        <w:rPr>
          <w:noProof/>
        </w:rPr>
        <w:t>xtra</w:t>
      </w:r>
    </w:p>
    <w:p w14:paraId="5487BBFC" w14:textId="77777777" w:rsidR="00803E81" w:rsidRDefault="00803E81" w:rsidP="00803E81">
      <w:pPr>
        <w:ind w:left="1068"/>
      </w:pPr>
    </w:p>
    <w:p w14:paraId="1549F5EB" w14:textId="7574AD8C" w:rsidR="00803E81" w:rsidRDefault="00803E81" w:rsidP="00803E81">
      <w:pPr>
        <w:pStyle w:val="Prrafodelista"/>
        <w:numPr>
          <w:ilvl w:val="0"/>
          <w:numId w:val="7"/>
        </w:numPr>
      </w:pPr>
      <w:r>
        <w:t xml:space="preserve">Modo </w:t>
      </w:r>
      <w:proofErr w:type="spellStart"/>
      <w:r>
        <w:t>Automatic</w:t>
      </w:r>
      <w:proofErr w:type="spellEnd"/>
      <w:r>
        <w:t xml:space="preserve">, es un modo parecido al modo </w:t>
      </w:r>
      <w:proofErr w:type="spellStart"/>
      <w:r>
        <w:t>semiatomatic</w:t>
      </w:r>
      <w:proofErr w:type="spellEnd"/>
      <w:r>
        <w:t xml:space="preserve">. El modo </w:t>
      </w:r>
      <w:proofErr w:type="spellStart"/>
      <w:r>
        <w:t>automatic</w:t>
      </w:r>
      <w:proofErr w:type="spellEnd"/>
      <w:r>
        <w:t xml:space="preserve"> se encarga de realizar ciclos sin parar. Esta opción no es compatible con el grado de automatización requerido, véase en el capítulo 3. Esta opción podría ser de utilidad en un futuro cuando se aumente el grado de automatización, pero actualmente es inútil.</w:t>
      </w:r>
    </w:p>
    <w:p w14:paraId="1FFAF794" w14:textId="401790AE" w:rsidR="00803E81" w:rsidRDefault="00C516CB" w:rsidP="00C516CB">
      <w:pPr>
        <w:ind w:left="708"/>
        <w:jc w:val="center"/>
      </w:pPr>
      <w:r>
        <w:rPr>
          <w:noProof/>
        </w:rPr>
        <w:drawing>
          <wp:inline distT="0" distB="0" distL="0" distR="0" wp14:anchorId="67EB5919" wp14:editId="75184B8F">
            <wp:extent cx="2147365" cy="1165905"/>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40797" b="34347"/>
                    <a:stretch/>
                  </pic:blipFill>
                  <pic:spPr bwMode="auto">
                    <a:xfrm>
                      <a:off x="0" y="0"/>
                      <a:ext cx="2161741" cy="1173710"/>
                    </a:xfrm>
                    <a:prstGeom prst="rect">
                      <a:avLst/>
                    </a:prstGeom>
                    <a:noFill/>
                    <a:ln>
                      <a:noFill/>
                    </a:ln>
                    <a:extLst>
                      <a:ext uri="{53640926-AAD7-44D8-BBD7-CCE9431645EC}">
                        <a14:shadowObscured xmlns:a14="http://schemas.microsoft.com/office/drawing/2010/main"/>
                      </a:ext>
                    </a:extLst>
                  </pic:spPr>
                </pic:pic>
              </a:graphicData>
            </a:graphic>
          </wp:inline>
        </w:drawing>
      </w:r>
    </w:p>
    <w:p w14:paraId="6316340F" w14:textId="04A521DF" w:rsidR="00C516CB" w:rsidRDefault="00C516CB" w:rsidP="00C516CB">
      <w:pPr>
        <w:pStyle w:val="Ttulo7"/>
        <w:jc w:val="center"/>
      </w:pPr>
      <w:r>
        <w:fldChar w:fldCharType="begin"/>
      </w:r>
      <w:r>
        <w:instrText xml:space="preserve"> </w:instrText>
      </w:r>
      <w:proofErr w:type="gramStart"/>
      <w:r>
        <w:instrText>TC  "</w:instrText>
      </w:r>
      <w:bookmarkStart w:id="65" w:name="_Toc113186843"/>
      <w:proofErr w:type="gramEnd"/>
      <w:r>
        <w:instrText>Figura 16. Modo Automático</w:instrText>
      </w:r>
      <w:bookmarkEnd w:id="65"/>
      <w:r>
        <w:instrText xml:space="preserve">" \f i \l 1 </w:instrText>
      </w:r>
      <w:r>
        <w:fldChar w:fldCharType="end"/>
      </w:r>
      <w:r>
        <w:t>Figura 16. Modo Automático</w:t>
      </w:r>
    </w:p>
    <w:p w14:paraId="001C04AE" w14:textId="4DEC2D33" w:rsidR="00803E81" w:rsidRPr="00803E81" w:rsidRDefault="00803E81" w:rsidP="00803E81"/>
    <w:p w14:paraId="788EDAE3" w14:textId="612E8DF8" w:rsidR="00803E81" w:rsidRDefault="00803E81" w:rsidP="001B393B">
      <w:pPr>
        <w:pStyle w:val="Ttulo4"/>
        <w:numPr>
          <w:ilvl w:val="2"/>
          <w:numId w:val="9"/>
        </w:numPr>
      </w:pPr>
      <w:bookmarkStart w:id="66" w:name="_Toc72861196"/>
      <w:r>
        <w:lastRenderedPageBreak/>
        <w:t>Calibración</w:t>
      </w:r>
      <w:bookmarkEnd w:id="66"/>
      <w:r w:rsidR="00EF6322">
        <w:fldChar w:fldCharType="begin"/>
      </w:r>
      <w:r w:rsidR="00EF6322">
        <w:instrText xml:space="preserve"> </w:instrText>
      </w:r>
      <w:proofErr w:type="gramStart"/>
      <w:r w:rsidR="00EF6322">
        <w:instrText>TC  "</w:instrText>
      </w:r>
      <w:bookmarkStart w:id="67" w:name="_Toc113468581"/>
      <w:proofErr w:type="gramEnd"/>
      <w:r w:rsidR="003B7C9B">
        <w:instrText>3</w:instrText>
      </w:r>
      <w:r w:rsidR="00EF6322">
        <w:instrText>.1.2.</w:instrText>
      </w:r>
      <w:r w:rsidR="00EF6322">
        <w:tab/>
        <w:instrText>Calibración</w:instrText>
      </w:r>
      <w:bookmarkEnd w:id="67"/>
      <w:r w:rsidR="00EF6322">
        <w:instrText xml:space="preserve">" \f c \l </w:instrText>
      </w:r>
      <w:r w:rsidR="003B7C9B">
        <w:instrText>4</w:instrText>
      </w:r>
      <w:r w:rsidR="00EF6322">
        <w:instrText xml:space="preserve"> </w:instrText>
      </w:r>
      <w:r w:rsidR="00EF6322">
        <w:fldChar w:fldCharType="end"/>
      </w:r>
    </w:p>
    <w:p w14:paraId="40EB23C9" w14:textId="695C8351" w:rsidR="00803E81" w:rsidRDefault="00803E81" w:rsidP="00803E81">
      <w:pPr>
        <w:ind w:firstLine="360"/>
      </w:pPr>
      <w:r>
        <w:t xml:space="preserve">En este apartado se realizará un estudio de calibrado, para entender </w:t>
      </w:r>
      <w:proofErr w:type="spellStart"/>
      <w:r>
        <w:t>como</w:t>
      </w:r>
      <w:proofErr w:type="spellEnd"/>
      <w:r>
        <w:t xml:space="preserve"> se debe de calibrar el </w:t>
      </w:r>
      <w:proofErr w:type="spellStart"/>
      <w:r>
        <w:t>stencil</w:t>
      </w:r>
      <w:proofErr w:type="spellEnd"/>
      <w:r>
        <w:t xml:space="preserve"> con la PCB.</w:t>
      </w:r>
    </w:p>
    <w:p w14:paraId="6DA5B226" w14:textId="16DBA09A" w:rsidR="00CA7564" w:rsidRDefault="00803E81" w:rsidP="00CA7564">
      <w:pPr>
        <w:ind w:firstLine="360"/>
      </w:pPr>
      <w:r>
        <w:t xml:space="preserve">Lo primero es colocar el </w:t>
      </w:r>
      <w:proofErr w:type="spellStart"/>
      <w:r>
        <w:t>stencil</w:t>
      </w:r>
      <w:proofErr w:type="spellEnd"/>
      <w:r>
        <w:t xml:space="preserve"> dentro del marco de la </w:t>
      </w:r>
      <w:proofErr w:type="spellStart"/>
      <w:r>
        <w:t>printer</w:t>
      </w:r>
      <w:proofErr w:type="spellEnd"/>
      <w:r>
        <w:t xml:space="preserve">, una vez posicionado más o menos en el medio y evitando que este torcido, se deberá de apretar los tornillos que sujetan el marco, como se ilustra en la </w:t>
      </w:r>
      <w:r w:rsidRPr="00CA7564">
        <w:t xml:space="preserve">figura </w:t>
      </w:r>
      <w:r w:rsidR="00CA7564">
        <w:t>1</w:t>
      </w:r>
      <w:r w:rsidR="009316F7">
        <w:t>7</w:t>
      </w:r>
      <w:r w:rsidRPr="00CA7564">
        <w:t>.</w:t>
      </w:r>
    </w:p>
    <w:p w14:paraId="1D26A906" w14:textId="5EF4BA8E" w:rsidR="00803E81" w:rsidRDefault="00CA7564" w:rsidP="00CA7564">
      <w:pPr>
        <w:ind w:firstLine="360"/>
        <w:jc w:val="center"/>
      </w:pPr>
      <w:r w:rsidRPr="00CA7564">
        <w:rPr>
          <w:noProof/>
        </w:rPr>
        <w:drawing>
          <wp:inline distT="0" distB="0" distL="0" distR="0" wp14:anchorId="7F8D49B3" wp14:editId="54389CB9">
            <wp:extent cx="3606444" cy="2704727"/>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10886" cy="2708058"/>
                    </a:xfrm>
                    <a:prstGeom prst="rect">
                      <a:avLst/>
                    </a:prstGeom>
                    <a:noFill/>
                    <a:ln>
                      <a:noFill/>
                    </a:ln>
                  </pic:spPr>
                </pic:pic>
              </a:graphicData>
            </a:graphic>
          </wp:inline>
        </w:drawing>
      </w:r>
    </w:p>
    <w:p w14:paraId="4EC95AB2" w14:textId="5AB33B4D" w:rsidR="00CA7564" w:rsidRDefault="00EF6322" w:rsidP="00BA582A">
      <w:pPr>
        <w:pStyle w:val="Ttulo7"/>
        <w:jc w:val="center"/>
      </w:pPr>
      <w:r>
        <w:fldChar w:fldCharType="begin"/>
      </w:r>
      <w:r>
        <w:instrText xml:space="preserve"> </w:instrText>
      </w:r>
      <w:proofErr w:type="gramStart"/>
      <w:r>
        <w:instrText>TC  "</w:instrText>
      </w:r>
      <w:bookmarkStart w:id="68" w:name="_Toc113186844"/>
      <w:proofErr w:type="gramEnd"/>
      <w:r>
        <w:instrText>Figura 1</w:instrText>
      </w:r>
      <w:r w:rsidR="005A2181">
        <w:instrText>7</w:instrText>
      </w:r>
      <w:r>
        <w:instrText xml:space="preserve">. Marco </w:instrText>
      </w:r>
      <w:proofErr w:type="spellStart"/>
      <w:r>
        <w:instrText>stencil</w:instrText>
      </w:r>
      <w:bookmarkEnd w:id="68"/>
      <w:proofErr w:type="spellEnd"/>
      <w:r>
        <w:instrText xml:space="preserve">" \f i \l 1 </w:instrText>
      </w:r>
      <w:r>
        <w:fldChar w:fldCharType="end"/>
      </w:r>
      <w:r w:rsidR="00CA7564">
        <w:t>Figura 1</w:t>
      </w:r>
      <w:r w:rsidR="009316F7">
        <w:t>7</w:t>
      </w:r>
      <w:r w:rsidR="00CA7564">
        <w:t xml:space="preserve">. Marco </w:t>
      </w:r>
      <w:proofErr w:type="spellStart"/>
      <w:r w:rsidR="00CA7564">
        <w:t>stencil</w:t>
      </w:r>
      <w:proofErr w:type="spellEnd"/>
    </w:p>
    <w:p w14:paraId="2B751142" w14:textId="77777777" w:rsidR="00BA582A" w:rsidRPr="00BA582A" w:rsidRDefault="00BA582A" w:rsidP="00BA582A"/>
    <w:p w14:paraId="69A7B924" w14:textId="4E112753" w:rsidR="00803E81" w:rsidRDefault="00803E81" w:rsidP="00803E81">
      <w:pPr>
        <w:ind w:firstLine="360"/>
      </w:pPr>
      <w:r>
        <w:t xml:space="preserve">Una vez situado el </w:t>
      </w:r>
      <w:proofErr w:type="spellStart"/>
      <w:r>
        <w:t>stencil</w:t>
      </w:r>
      <w:proofErr w:type="spellEnd"/>
      <w:r>
        <w:t xml:space="preserve">, </w:t>
      </w:r>
      <w:r w:rsidR="00682B0F">
        <w:t xml:space="preserve">se selecciona el modo </w:t>
      </w:r>
      <w:proofErr w:type="spellStart"/>
      <w:r w:rsidR="00682B0F">
        <w:t>point</w:t>
      </w:r>
      <w:proofErr w:type="spellEnd"/>
      <w:r w:rsidR="00682B0F">
        <w:t xml:space="preserve"> y se presiona los dos botones de </w:t>
      </w:r>
      <w:proofErr w:type="spellStart"/>
      <w:r w:rsidR="00682B0F">
        <w:t>start</w:t>
      </w:r>
      <w:proofErr w:type="spellEnd"/>
      <w:r w:rsidR="00682B0F">
        <w:t xml:space="preserve">, una vez presionados el </w:t>
      </w:r>
      <w:proofErr w:type="spellStart"/>
      <w:r w:rsidR="00682B0F">
        <w:t>stencil</w:t>
      </w:r>
      <w:proofErr w:type="spellEnd"/>
      <w:r w:rsidR="00682B0F">
        <w:t xml:space="preserve"> comenzará a bajar hasta posicionarse en la altura cero. Puede ser que esta altura este mal calibrada y se deba de girar el husillo que se encuentra en la parte superior de la máquina. Una vez situado el </w:t>
      </w:r>
      <w:proofErr w:type="spellStart"/>
      <w:r w:rsidR="00682B0F">
        <w:t>stencil</w:t>
      </w:r>
      <w:proofErr w:type="spellEnd"/>
      <w:r w:rsidR="00682B0F">
        <w:t xml:space="preserve"> a nivel de la PCB, hay que corregir el posicionamiento con los tornillos situados en la cama, sobre la que se encuentra la PCB. Véase en la </w:t>
      </w:r>
      <w:r w:rsidR="00682B0F" w:rsidRPr="00C516CB">
        <w:t xml:space="preserve">figura </w:t>
      </w:r>
      <w:r w:rsidR="00CA7564" w:rsidRPr="00C516CB">
        <w:t>1</w:t>
      </w:r>
      <w:r w:rsidR="009316F7" w:rsidRPr="00C516CB">
        <w:t>8</w:t>
      </w:r>
      <w:r w:rsidR="00682B0F" w:rsidRPr="00C516CB">
        <w:t>.</w:t>
      </w:r>
    </w:p>
    <w:p w14:paraId="031E87A7" w14:textId="6225D78D" w:rsidR="00C516CB" w:rsidRPr="008A7F9C" w:rsidRDefault="008A7F9C" w:rsidP="00C516CB">
      <w:pPr>
        <w:ind w:firstLine="360"/>
        <w:jc w:val="center"/>
      </w:pPr>
      <w:r w:rsidRPr="008A7F9C">
        <w:rPr>
          <w:noProof/>
        </w:rPr>
        <w:drawing>
          <wp:inline distT="0" distB="0" distL="0" distR="0" wp14:anchorId="60CB1875" wp14:editId="6A763158">
            <wp:extent cx="2200459" cy="2155898"/>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5249" b="29898"/>
                    <a:stretch/>
                  </pic:blipFill>
                  <pic:spPr bwMode="auto">
                    <a:xfrm>
                      <a:off x="0" y="0"/>
                      <a:ext cx="2207936" cy="2163223"/>
                    </a:xfrm>
                    <a:prstGeom prst="rect">
                      <a:avLst/>
                    </a:prstGeom>
                    <a:noFill/>
                    <a:ln>
                      <a:noFill/>
                    </a:ln>
                    <a:extLst>
                      <a:ext uri="{53640926-AAD7-44D8-BBD7-CCE9431645EC}">
                        <a14:shadowObscured xmlns:a14="http://schemas.microsoft.com/office/drawing/2010/main"/>
                      </a:ext>
                    </a:extLst>
                  </pic:spPr>
                </pic:pic>
              </a:graphicData>
            </a:graphic>
          </wp:inline>
        </w:drawing>
      </w:r>
    </w:p>
    <w:p w14:paraId="64034630" w14:textId="678FF5FE" w:rsidR="00C516CB" w:rsidRDefault="00C516CB" w:rsidP="00C516CB">
      <w:pPr>
        <w:pStyle w:val="Ttulo7"/>
        <w:jc w:val="center"/>
      </w:pPr>
      <w:r w:rsidRPr="008A7F9C">
        <w:fldChar w:fldCharType="begin"/>
      </w:r>
      <w:r w:rsidRPr="008A7F9C">
        <w:instrText xml:space="preserve"> </w:instrText>
      </w:r>
      <w:proofErr w:type="gramStart"/>
      <w:r w:rsidRPr="008A7F9C">
        <w:instrText>TC  "</w:instrText>
      </w:r>
      <w:bookmarkStart w:id="69" w:name="_Toc113186845"/>
      <w:proofErr w:type="gramEnd"/>
      <w:r w:rsidRPr="008A7F9C">
        <w:instrText>Figura 18. Cama PCB</w:instrText>
      </w:r>
      <w:bookmarkEnd w:id="69"/>
      <w:r w:rsidRPr="008A7F9C">
        <w:instrText xml:space="preserve">" \f i \l 1 </w:instrText>
      </w:r>
      <w:r w:rsidRPr="008A7F9C">
        <w:fldChar w:fldCharType="end"/>
      </w:r>
      <w:r w:rsidRPr="008A7F9C">
        <w:t>Figura 18. Cama PCB</w:t>
      </w:r>
    </w:p>
    <w:p w14:paraId="433F3B03" w14:textId="77777777" w:rsidR="00C516CB" w:rsidRDefault="00C516CB">
      <w:pPr>
        <w:rPr>
          <w:rFonts w:asciiTheme="majorHAnsi" w:eastAsiaTheme="majorEastAsia" w:hAnsiTheme="majorHAnsi" w:cstheme="majorBidi"/>
          <w:i/>
          <w:iCs/>
          <w:color w:val="1F3763" w:themeColor="accent1" w:themeShade="7F"/>
        </w:rPr>
      </w:pPr>
      <w:r>
        <w:br w:type="page"/>
      </w:r>
    </w:p>
    <w:p w14:paraId="5E647717" w14:textId="39F6CD68" w:rsidR="00682B0F" w:rsidRDefault="00682B0F" w:rsidP="00C516CB">
      <w:pPr>
        <w:ind w:firstLine="360"/>
      </w:pPr>
      <w:r>
        <w:lastRenderedPageBreak/>
        <w:t xml:space="preserve">Una vez se haya corregido el error y se pueda ver los </w:t>
      </w:r>
      <w:proofErr w:type="spellStart"/>
      <w:r>
        <w:t>pads</w:t>
      </w:r>
      <w:proofErr w:type="spellEnd"/>
      <w:r>
        <w:t xml:space="preserve"> de la PCB a través del </w:t>
      </w:r>
      <w:proofErr w:type="spellStart"/>
      <w:r>
        <w:t>stencil</w:t>
      </w:r>
      <w:proofErr w:type="spellEnd"/>
      <w:r>
        <w:t xml:space="preserve">. No habrá que hacer nada más, la máquina estará lista para su funcionamiento. </w:t>
      </w:r>
    </w:p>
    <w:p w14:paraId="4C32E506" w14:textId="08B05079" w:rsidR="00682B0F" w:rsidRDefault="00682B0F" w:rsidP="00803E81">
      <w:pPr>
        <w:ind w:firstLine="360"/>
      </w:pPr>
      <w:r>
        <w:t xml:space="preserve">Este proceso debe de repetirse cada vez que se tenga que cambiar el </w:t>
      </w:r>
      <w:proofErr w:type="spellStart"/>
      <w:r>
        <w:t>stencil</w:t>
      </w:r>
      <w:proofErr w:type="spellEnd"/>
      <w:r>
        <w:t>.</w:t>
      </w:r>
    </w:p>
    <w:p w14:paraId="6F0BDE63" w14:textId="05F729EC" w:rsidR="00CA7564" w:rsidRDefault="00CA7564" w:rsidP="00803E81">
      <w:pPr>
        <w:ind w:firstLine="360"/>
      </w:pPr>
    </w:p>
    <w:p w14:paraId="76100964" w14:textId="27862D05" w:rsidR="009316F7" w:rsidRDefault="00AE5E8F" w:rsidP="001B393B">
      <w:pPr>
        <w:pStyle w:val="Ttulo3"/>
        <w:numPr>
          <w:ilvl w:val="1"/>
          <w:numId w:val="9"/>
        </w:numPr>
      </w:pPr>
      <w:r>
        <w:t>Pick and place</w:t>
      </w:r>
      <w:r>
        <w:fldChar w:fldCharType="begin"/>
      </w:r>
      <w:r>
        <w:instrText xml:space="preserve"> </w:instrText>
      </w:r>
      <w:proofErr w:type="gramStart"/>
      <w:r>
        <w:instrText>TC  "</w:instrText>
      </w:r>
      <w:bookmarkStart w:id="70" w:name="_Toc113468582"/>
      <w:proofErr w:type="gramEnd"/>
      <w:r w:rsidR="003B7C9B">
        <w:instrText>3</w:instrText>
      </w:r>
      <w:r>
        <w:instrText>.2.</w:instrText>
      </w:r>
      <w:r>
        <w:tab/>
        <w:instrText>Pick and place</w:instrText>
      </w:r>
      <w:bookmarkEnd w:id="70"/>
      <w:r>
        <w:instrText xml:space="preserve">" \f </w:instrText>
      </w:r>
      <w:r w:rsidR="008E0040">
        <w:instrText xml:space="preserve">c </w:instrText>
      </w:r>
      <w:r>
        <w:instrText xml:space="preserve">\l </w:instrText>
      </w:r>
      <w:r w:rsidR="003B7C9B">
        <w:instrText>3</w:instrText>
      </w:r>
      <w:r>
        <w:instrText xml:space="preserve"> </w:instrText>
      </w:r>
      <w:r>
        <w:fldChar w:fldCharType="end"/>
      </w:r>
    </w:p>
    <w:p w14:paraId="7558A2FA" w14:textId="29EC00F0" w:rsidR="00AE5E8F" w:rsidRDefault="00AE5E8F" w:rsidP="00AE5E8F">
      <w:pPr>
        <w:ind w:firstLine="360"/>
      </w:pPr>
      <w:r>
        <w:t xml:space="preserve">En este apartado se va a realizar la instalación y programación de la máquina. </w:t>
      </w:r>
    </w:p>
    <w:p w14:paraId="2A2C5C41" w14:textId="76FFF758" w:rsidR="00AE5E8F" w:rsidRDefault="00AE5E8F" w:rsidP="00AE5E8F"/>
    <w:p w14:paraId="54C0D18B" w14:textId="37C906DD" w:rsidR="00AE5E8F" w:rsidRDefault="00AE5E8F" w:rsidP="001B393B">
      <w:pPr>
        <w:pStyle w:val="Ttulo4"/>
        <w:numPr>
          <w:ilvl w:val="2"/>
          <w:numId w:val="9"/>
        </w:numPr>
      </w:pPr>
      <w:r>
        <w:t xml:space="preserve">Instalación </w:t>
      </w:r>
      <w:r w:rsidR="008E0040">
        <w:fldChar w:fldCharType="begin"/>
      </w:r>
      <w:r w:rsidR="008E0040">
        <w:instrText xml:space="preserve"> </w:instrText>
      </w:r>
      <w:proofErr w:type="gramStart"/>
      <w:r w:rsidR="008E0040">
        <w:instrText>TC  "</w:instrText>
      </w:r>
      <w:bookmarkStart w:id="71" w:name="_Toc113468583"/>
      <w:proofErr w:type="gramEnd"/>
      <w:r w:rsidR="003B7C9B">
        <w:instrText>3</w:instrText>
      </w:r>
      <w:r w:rsidR="008E0040">
        <w:instrText>.2.1.</w:instrText>
      </w:r>
      <w:r w:rsidR="008E0040">
        <w:tab/>
        <w:instrText>Instalación</w:instrText>
      </w:r>
      <w:bookmarkEnd w:id="71"/>
      <w:r w:rsidR="008E0040">
        <w:instrText xml:space="preserve">" \f c \l </w:instrText>
      </w:r>
      <w:r w:rsidR="003B7C9B">
        <w:instrText>4</w:instrText>
      </w:r>
      <w:r w:rsidR="008E0040">
        <w:instrText xml:space="preserve"> </w:instrText>
      </w:r>
      <w:r w:rsidR="008E0040">
        <w:fldChar w:fldCharType="end"/>
      </w:r>
    </w:p>
    <w:p w14:paraId="35F3E9B6" w14:textId="0EBDF8F1" w:rsidR="00AE5E8F" w:rsidRDefault="00AE5E8F" w:rsidP="00AE5E8F">
      <w:pPr>
        <w:ind w:firstLine="360"/>
      </w:pPr>
      <w:r>
        <w:t xml:space="preserve">A la hora instalar la máquina, y probar la máquina, se podía observar un pequeño fallo de diseño, la peana. </w:t>
      </w:r>
    </w:p>
    <w:p w14:paraId="2903E8A7" w14:textId="5C663BC8" w:rsidR="00AE5E8F" w:rsidRDefault="00AE5E8F" w:rsidP="009C5DC8">
      <w:pPr>
        <w:ind w:firstLine="360"/>
      </w:pPr>
      <w:r>
        <w:t xml:space="preserve">Esta peana que </w:t>
      </w:r>
      <w:proofErr w:type="spellStart"/>
      <w:r>
        <w:t>venia</w:t>
      </w:r>
      <w:proofErr w:type="spellEnd"/>
      <w:r>
        <w:t xml:space="preserve"> de serie no realizaba su función correctamente, por lo que al moverse la máquina y al estar en funcionamiento se producían vibraciones</w:t>
      </w:r>
      <w:r w:rsidR="009C5DC8">
        <w:t xml:space="preserve">. Esto de cara al futuro no se puede tolerar ya que producirían fallos en la producción. </w:t>
      </w:r>
      <w:r w:rsidR="00C516CB">
        <w:t xml:space="preserve"> La solución de este problema diseñar un nuevo soporte.</w:t>
      </w:r>
    </w:p>
    <w:p w14:paraId="77062286" w14:textId="2B1B03AE" w:rsidR="009C5DC8" w:rsidRDefault="00C516CB" w:rsidP="00C516CB">
      <w:pPr>
        <w:ind w:firstLine="360"/>
      </w:pPr>
      <w:r>
        <w:t xml:space="preserve">Este nuevo soporte sería una </w:t>
      </w:r>
      <w:r w:rsidR="009C5DC8">
        <w:t xml:space="preserve">estructura con perfiles </w:t>
      </w:r>
      <w:r w:rsidR="009C5DC8" w:rsidRPr="001709D9">
        <w:t xml:space="preserve">dobles de </w:t>
      </w:r>
      <w:r w:rsidR="001709D9">
        <w:t xml:space="preserve">45 </w:t>
      </w:r>
      <w:r w:rsidR="009C5DC8" w:rsidRPr="001709D9">
        <w:t>mm de espesor.</w:t>
      </w:r>
      <w:r w:rsidR="009C5DC8">
        <w:t xml:space="preserve"> Véase en la figura 1</w:t>
      </w:r>
      <w:r w:rsidR="005A2181">
        <w:t>9</w:t>
      </w:r>
      <w:r w:rsidR="009C5DC8">
        <w:t>.</w:t>
      </w:r>
    </w:p>
    <w:p w14:paraId="589037FD" w14:textId="7E3F05A3" w:rsidR="009C5DC8" w:rsidRDefault="00DC04AF" w:rsidP="00DC04AF">
      <w:pPr>
        <w:ind w:firstLine="360"/>
        <w:jc w:val="center"/>
      </w:pPr>
      <w:r>
        <w:rPr>
          <w:noProof/>
        </w:rPr>
        <w:drawing>
          <wp:inline distT="0" distB="0" distL="0" distR="0" wp14:anchorId="772075A0" wp14:editId="143540AF">
            <wp:extent cx="2394193" cy="2960012"/>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0234" b="13194"/>
                    <a:stretch/>
                  </pic:blipFill>
                  <pic:spPr bwMode="auto">
                    <a:xfrm>
                      <a:off x="0" y="0"/>
                      <a:ext cx="2413727" cy="2984162"/>
                    </a:xfrm>
                    <a:prstGeom prst="rect">
                      <a:avLst/>
                    </a:prstGeom>
                    <a:noFill/>
                    <a:ln>
                      <a:noFill/>
                    </a:ln>
                    <a:extLst>
                      <a:ext uri="{53640926-AAD7-44D8-BBD7-CCE9431645EC}">
                        <a14:shadowObscured xmlns:a14="http://schemas.microsoft.com/office/drawing/2010/main"/>
                      </a:ext>
                    </a:extLst>
                  </pic:spPr>
                </pic:pic>
              </a:graphicData>
            </a:graphic>
          </wp:inline>
        </w:drawing>
      </w:r>
    </w:p>
    <w:p w14:paraId="316DBA5F" w14:textId="6D7EF212" w:rsidR="00DC04AF" w:rsidRDefault="00DC04AF" w:rsidP="00DC04AF">
      <w:pPr>
        <w:pStyle w:val="Ttulo7"/>
        <w:jc w:val="center"/>
      </w:pPr>
      <w:r>
        <w:fldChar w:fldCharType="begin"/>
      </w:r>
      <w:r>
        <w:instrText xml:space="preserve"> </w:instrText>
      </w:r>
      <w:proofErr w:type="gramStart"/>
      <w:r>
        <w:instrText>TC  "</w:instrText>
      </w:r>
      <w:bookmarkStart w:id="72" w:name="_Toc113186846"/>
      <w:proofErr w:type="gramEnd"/>
      <w:r>
        <w:instrText>Figura 1</w:instrText>
      </w:r>
      <w:r w:rsidR="005A2181">
        <w:instrText>9</w:instrText>
      </w:r>
      <w:r>
        <w:instrText xml:space="preserve">. Perfiles </w:instrText>
      </w:r>
      <w:r w:rsidR="00F46CDC">
        <w:instrText>P</w:instrText>
      </w:r>
      <w:r>
        <w:instrText xml:space="preserve">ick and </w:instrText>
      </w:r>
      <w:r w:rsidR="00F46CDC">
        <w:instrText>P</w:instrText>
      </w:r>
      <w:r>
        <w:instrText>lace</w:instrText>
      </w:r>
      <w:bookmarkEnd w:id="72"/>
      <w:r>
        <w:instrText xml:space="preserve">" \f </w:instrText>
      </w:r>
      <w:r w:rsidR="008E0040">
        <w:instrText xml:space="preserve">i </w:instrText>
      </w:r>
      <w:r>
        <w:instrText xml:space="preserve">\l 1 </w:instrText>
      </w:r>
      <w:r>
        <w:fldChar w:fldCharType="end"/>
      </w:r>
      <w:r>
        <w:t>Figura 1</w:t>
      </w:r>
      <w:r w:rsidR="005A2181">
        <w:t>9</w:t>
      </w:r>
      <w:r>
        <w:t xml:space="preserve">. Perfiles </w:t>
      </w:r>
      <w:r w:rsidR="00F46CDC">
        <w:t>P</w:t>
      </w:r>
      <w:r>
        <w:t xml:space="preserve">ick and </w:t>
      </w:r>
      <w:r w:rsidR="00F46CDC">
        <w:t>P</w:t>
      </w:r>
      <w:r>
        <w:t>lace</w:t>
      </w:r>
    </w:p>
    <w:p w14:paraId="2ECECD9E" w14:textId="77777777" w:rsidR="00DC04AF" w:rsidRDefault="00DC04AF" w:rsidP="00DC04AF"/>
    <w:p w14:paraId="68EAA92A" w14:textId="3D96AD35" w:rsidR="00DC04AF" w:rsidRDefault="008E0040" w:rsidP="008E0040">
      <w:pPr>
        <w:ind w:firstLine="360"/>
      </w:pPr>
      <w:proofErr w:type="spellStart"/>
      <w:r>
        <w:t>Por</w:t>
      </w:r>
      <w:r w:rsidR="00C516CB">
        <w:t>a</w:t>
      </w:r>
      <w:proofErr w:type="spellEnd"/>
      <w:r w:rsidR="00C516CB">
        <w:t xml:space="preserve"> finalizar con este apartado</w:t>
      </w:r>
      <w:r>
        <w:t xml:space="preserve">, se realizará la instalación de los </w:t>
      </w:r>
      <w:proofErr w:type="spellStart"/>
      <w:r>
        <w:t>re</w:t>
      </w:r>
      <w:r w:rsidR="004A1FDD">
        <w:t>e</w:t>
      </w:r>
      <w:r>
        <w:t>ls</w:t>
      </w:r>
      <w:proofErr w:type="spellEnd"/>
      <w:r>
        <w:t xml:space="preserve">, para ello se colocará el </w:t>
      </w:r>
      <w:proofErr w:type="spellStart"/>
      <w:r>
        <w:t>r</w:t>
      </w:r>
      <w:r w:rsidR="004A1FDD">
        <w:t>ee</w:t>
      </w:r>
      <w:r>
        <w:t>l</w:t>
      </w:r>
      <w:proofErr w:type="spellEnd"/>
      <w:r>
        <w:t xml:space="preserve"> en el engranaje de la pick and place, y se separará la cubierta y se colocará en la parte superior del </w:t>
      </w:r>
      <w:proofErr w:type="spellStart"/>
      <w:r>
        <w:t>feeder</w:t>
      </w:r>
      <w:proofErr w:type="spellEnd"/>
      <w:r>
        <w:t xml:space="preserve"> como se contempla </w:t>
      </w:r>
      <w:r w:rsidRPr="005A2181">
        <w:t xml:space="preserve">en la figura </w:t>
      </w:r>
      <w:r w:rsidR="005A2181" w:rsidRPr="005A2181">
        <w:t>20</w:t>
      </w:r>
      <w:r w:rsidRPr="005A2181">
        <w:t>.</w:t>
      </w:r>
      <w:r>
        <w:t xml:space="preserve"> Esta acción se deberá realizar por cada componente que se valla a colocar en la PCB.</w:t>
      </w:r>
    </w:p>
    <w:p w14:paraId="4B5E8526" w14:textId="787CAB6E" w:rsidR="00C516CB" w:rsidRDefault="00C516CB" w:rsidP="00C516CB">
      <w:pPr>
        <w:ind w:firstLine="360"/>
        <w:jc w:val="center"/>
      </w:pPr>
      <w:r>
        <w:rPr>
          <w:noProof/>
        </w:rPr>
        <w:lastRenderedPageBreak/>
        <w:drawing>
          <wp:inline distT="0" distB="0" distL="0" distR="0" wp14:anchorId="1B78870C" wp14:editId="142C09B2">
            <wp:extent cx="2428154" cy="3195042"/>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1819" b="17916"/>
                    <a:stretch/>
                  </pic:blipFill>
                  <pic:spPr bwMode="auto">
                    <a:xfrm>
                      <a:off x="0" y="0"/>
                      <a:ext cx="2439430" cy="320987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084D14" wp14:editId="0E7002C3">
            <wp:extent cx="1947692" cy="316466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4983" t="28659" r="7538" b="28566"/>
                    <a:stretch/>
                  </pic:blipFill>
                  <pic:spPr bwMode="auto">
                    <a:xfrm>
                      <a:off x="0" y="0"/>
                      <a:ext cx="1956564" cy="3179084"/>
                    </a:xfrm>
                    <a:prstGeom prst="rect">
                      <a:avLst/>
                    </a:prstGeom>
                    <a:noFill/>
                    <a:ln>
                      <a:noFill/>
                    </a:ln>
                    <a:extLst>
                      <a:ext uri="{53640926-AAD7-44D8-BBD7-CCE9431645EC}">
                        <a14:shadowObscured xmlns:a14="http://schemas.microsoft.com/office/drawing/2010/main"/>
                      </a:ext>
                    </a:extLst>
                  </pic:spPr>
                </pic:pic>
              </a:graphicData>
            </a:graphic>
          </wp:inline>
        </w:drawing>
      </w:r>
    </w:p>
    <w:p w14:paraId="61C99CE3" w14:textId="6247C387" w:rsidR="00C516CB" w:rsidRDefault="00C516CB" w:rsidP="00C516CB">
      <w:pPr>
        <w:pStyle w:val="Ttulo7"/>
        <w:jc w:val="center"/>
      </w:pPr>
      <w:r>
        <w:fldChar w:fldCharType="begin"/>
      </w:r>
      <w:r>
        <w:instrText xml:space="preserve"> </w:instrText>
      </w:r>
      <w:proofErr w:type="gramStart"/>
      <w:r>
        <w:instrText>TC  "</w:instrText>
      </w:r>
      <w:bookmarkStart w:id="73" w:name="_Toc113186847"/>
      <w:proofErr w:type="gramEnd"/>
      <w:r>
        <w:instrText xml:space="preserve">Figura </w:instrText>
      </w:r>
      <w:r w:rsidR="005A2181">
        <w:instrText>20</w:instrText>
      </w:r>
      <w:r>
        <w:instrText xml:space="preserve">. Colocación de los </w:instrText>
      </w:r>
      <w:proofErr w:type="spellStart"/>
      <w:r>
        <w:instrText>Feeder</w:instrText>
      </w:r>
      <w:bookmarkEnd w:id="73"/>
      <w:proofErr w:type="spellEnd"/>
      <w:r>
        <w:instrText xml:space="preserve">" \f i \l </w:instrText>
      </w:r>
      <w:r>
        <w:fldChar w:fldCharType="end"/>
      </w:r>
      <w:r>
        <w:t xml:space="preserve">Figura </w:t>
      </w:r>
      <w:r w:rsidR="005A2181">
        <w:t>20</w:t>
      </w:r>
      <w:r>
        <w:t xml:space="preserve">. Colocación de los </w:t>
      </w:r>
      <w:proofErr w:type="spellStart"/>
      <w:r>
        <w:t>Feeder</w:t>
      </w:r>
      <w:proofErr w:type="spellEnd"/>
    </w:p>
    <w:p w14:paraId="6DD82394" w14:textId="1ACD8B77" w:rsidR="008E0040" w:rsidRDefault="008E0040" w:rsidP="008E0040"/>
    <w:p w14:paraId="5A6C109F" w14:textId="1D528595" w:rsidR="008E0040" w:rsidRDefault="008E0040" w:rsidP="001B393B">
      <w:pPr>
        <w:pStyle w:val="Ttulo4"/>
        <w:numPr>
          <w:ilvl w:val="2"/>
          <w:numId w:val="9"/>
        </w:numPr>
      </w:pPr>
      <w:r>
        <w:t>Programación de la máquina</w:t>
      </w:r>
      <w:r>
        <w:fldChar w:fldCharType="begin"/>
      </w:r>
      <w:r>
        <w:instrText xml:space="preserve"> </w:instrText>
      </w:r>
      <w:proofErr w:type="gramStart"/>
      <w:r>
        <w:instrText>TC  "</w:instrText>
      </w:r>
      <w:bookmarkStart w:id="74" w:name="_Toc113468584"/>
      <w:proofErr w:type="gramEnd"/>
      <w:r w:rsidR="003B7C9B">
        <w:instrText>3</w:instrText>
      </w:r>
      <w:r>
        <w:instrText>.2.2.</w:instrText>
      </w:r>
      <w:r>
        <w:tab/>
        <w:instrText>Programación de la máquina</w:instrText>
      </w:r>
      <w:bookmarkEnd w:id="74"/>
      <w:r>
        <w:instrText xml:space="preserve">" \f c \l </w:instrText>
      </w:r>
      <w:r w:rsidR="003B7C9B">
        <w:instrText>4</w:instrText>
      </w:r>
      <w:r>
        <w:instrText xml:space="preserve"> </w:instrText>
      </w:r>
      <w:r>
        <w:fldChar w:fldCharType="end"/>
      </w:r>
    </w:p>
    <w:p w14:paraId="19E5B3AC" w14:textId="2373DA63" w:rsidR="008E0040" w:rsidRDefault="008E0040" w:rsidP="008E0040">
      <w:pPr>
        <w:ind w:firstLine="360"/>
      </w:pPr>
      <w:r>
        <w:t>Existen dos formas de programar la máquina, dependiendo de la complejidad de la PCB. Es decir</w:t>
      </w:r>
      <w:r w:rsidR="00E06EC7">
        <w:t>,</w:t>
      </w:r>
      <w:r>
        <w:t xml:space="preserve"> según el número de componentes y de la variedad de componentes.</w:t>
      </w:r>
    </w:p>
    <w:p w14:paraId="6CFBDAF7" w14:textId="77777777" w:rsidR="00B97A02" w:rsidRDefault="00B97A02" w:rsidP="008E0040">
      <w:pPr>
        <w:ind w:firstLine="360"/>
      </w:pPr>
    </w:p>
    <w:p w14:paraId="7FF4DFF5" w14:textId="04AA6A0C" w:rsidR="008E0040" w:rsidRDefault="008E0040" w:rsidP="008E0040">
      <w:r>
        <w:tab/>
        <w:t>a)</w:t>
      </w:r>
      <w:r w:rsidR="00B97A02">
        <w:t xml:space="preserve"> </w:t>
      </w:r>
      <w:r>
        <w:t xml:space="preserve">Manual, esta forma de programar la máquina consiste en seleccionar las posiciones, según la referencia de la pick and place, de los </w:t>
      </w:r>
      <w:proofErr w:type="spellStart"/>
      <w:r>
        <w:t>fiduciales</w:t>
      </w:r>
      <w:proofErr w:type="spellEnd"/>
      <w:r>
        <w:t>.</w:t>
      </w:r>
      <w:r w:rsidR="00B97A02">
        <w:t xml:space="preserve"> Esto se realizará en la tabla de opciones que aparece en la pantalla abajo a la izquierda</w:t>
      </w:r>
      <w:r>
        <w:t xml:space="preserve"> Tras esto, se seleccionará la posición de los componentes seleccionando que componentes se quiere colocar y el </w:t>
      </w:r>
      <w:proofErr w:type="spellStart"/>
      <w:r>
        <w:t>footprint</w:t>
      </w:r>
      <w:proofErr w:type="spellEnd"/>
      <w:r>
        <w:t xml:space="preserve"> del componente.</w:t>
      </w:r>
      <w:r w:rsidR="00B97A02">
        <w:t xml:space="preserve"> </w:t>
      </w:r>
      <w:r w:rsidR="00B97A02" w:rsidRPr="003725E7">
        <w:t>Véase en la figura 2</w:t>
      </w:r>
      <w:r w:rsidR="005A2181">
        <w:t>1</w:t>
      </w:r>
      <w:r w:rsidR="00B97A02" w:rsidRPr="003725E7">
        <w:t>.</w:t>
      </w:r>
    </w:p>
    <w:p w14:paraId="2FDDD763" w14:textId="78B1DD0B" w:rsidR="00C516CB" w:rsidRDefault="00C516CB" w:rsidP="00C516CB">
      <w:pPr>
        <w:jc w:val="center"/>
      </w:pPr>
      <w:r>
        <w:rPr>
          <w:noProof/>
        </w:rPr>
        <w:drawing>
          <wp:inline distT="0" distB="0" distL="0" distR="0" wp14:anchorId="033617F1" wp14:editId="5D3BB81C">
            <wp:extent cx="3950662" cy="26740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698" r="23109" b="2146"/>
                    <a:stretch/>
                  </pic:blipFill>
                  <pic:spPr bwMode="auto">
                    <a:xfrm>
                      <a:off x="0" y="0"/>
                      <a:ext cx="4001020" cy="2708129"/>
                    </a:xfrm>
                    <a:prstGeom prst="rect">
                      <a:avLst/>
                    </a:prstGeom>
                    <a:noFill/>
                    <a:ln>
                      <a:noFill/>
                    </a:ln>
                    <a:extLst>
                      <a:ext uri="{53640926-AAD7-44D8-BBD7-CCE9431645EC}">
                        <a14:shadowObscured xmlns:a14="http://schemas.microsoft.com/office/drawing/2010/main"/>
                      </a:ext>
                    </a:extLst>
                  </pic:spPr>
                </pic:pic>
              </a:graphicData>
            </a:graphic>
          </wp:inline>
        </w:drawing>
      </w:r>
    </w:p>
    <w:p w14:paraId="5A79E11C" w14:textId="686B2710" w:rsidR="00C516CB" w:rsidRDefault="003725E7" w:rsidP="003725E7">
      <w:pPr>
        <w:pStyle w:val="Ttulo7"/>
        <w:jc w:val="center"/>
      </w:pPr>
      <w:r>
        <w:fldChar w:fldCharType="begin"/>
      </w:r>
      <w:r>
        <w:instrText xml:space="preserve"> </w:instrText>
      </w:r>
      <w:proofErr w:type="gramStart"/>
      <w:r>
        <w:instrText>TC  "</w:instrText>
      </w:r>
      <w:bookmarkStart w:id="75" w:name="_Toc113186848"/>
      <w:proofErr w:type="gramEnd"/>
      <w:r>
        <w:instrText>Figura 2</w:instrText>
      </w:r>
      <w:r w:rsidR="005A2181">
        <w:instrText>1</w:instrText>
      </w:r>
      <w:r>
        <w:instrText>. Configuración Pick and Place</w:instrText>
      </w:r>
      <w:bookmarkEnd w:id="75"/>
      <w:r>
        <w:instrText xml:space="preserve">" \f i \l 1 </w:instrText>
      </w:r>
      <w:r>
        <w:fldChar w:fldCharType="end"/>
      </w:r>
      <w:r w:rsidR="00C516CB">
        <w:t>Figura 2</w:t>
      </w:r>
      <w:r w:rsidR="005A2181">
        <w:t>1</w:t>
      </w:r>
      <w:r w:rsidR="00C516CB">
        <w:t xml:space="preserve">. </w:t>
      </w:r>
      <w:r>
        <w:t>Configuración Pick and Place</w:t>
      </w:r>
    </w:p>
    <w:p w14:paraId="7479FE98" w14:textId="77777777" w:rsidR="00C516CB" w:rsidRDefault="00C516CB" w:rsidP="008E0040"/>
    <w:p w14:paraId="3BB621BA" w14:textId="68F2A0EB" w:rsidR="00B97A02" w:rsidRDefault="00B97A02" w:rsidP="008E0040">
      <w:r>
        <w:lastRenderedPageBreak/>
        <w:tab/>
        <w:t>Si la PCB tiene muchos componentes será una tarea muy tediosa tener que colocar uno a uno los componentes. Para solventar este problema y realizar esta tarea de forma más simple, se puede crear paneles dentro de la PCB por simetría. Esta opción aparece a la izquierda de la pantalla, puede comprobarse en la figura 2</w:t>
      </w:r>
      <w:r w:rsidR="005A2181">
        <w:t>1</w:t>
      </w:r>
      <w:r>
        <w:t>.</w:t>
      </w:r>
    </w:p>
    <w:p w14:paraId="349990B1" w14:textId="0E542BC1" w:rsidR="00B97A02" w:rsidRDefault="00B97A02" w:rsidP="008E0040">
      <w:r>
        <w:tab/>
        <w:t xml:space="preserve">Una vez seleccionado los componentes de un panel, se crea el </w:t>
      </w:r>
      <w:proofErr w:type="spellStart"/>
      <w:r>
        <w:t>panelado</w:t>
      </w:r>
      <w:proofErr w:type="spellEnd"/>
      <w:r>
        <w:t xml:space="preserve"> y se puede comprobar que sus posiciones se han creado correctamente dándole a la opción de “</w:t>
      </w:r>
      <w:proofErr w:type="spellStart"/>
      <w:r>
        <w:t>aling</w:t>
      </w:r>
      <w:proofErr w:type="spellEnd"/>
      <w:r>
        <w:t>”.</w:t>
      </w:r>
    </w:p>
    <w:p w14:paraId="4E1F4256" w14:textId="77777777" w:rsidR="00B97A02" w:rsidRDefault="00B97A02" w:rsidP="008E0040"/>
    <w:p w14:paraId="1BF1B9E3" w14:textId="2540DF8F" w:rsidR="008E0040" w:rsidRDefault="00B97A02" w:rsidP="00B97A02">
      <w:pPr>
        <w:ind w:firstLine="708"/>
      </w:pPr>
      <w:r>
        <w:t xml:space="preserve">b) Automática, cuando se tiene una PCB compleja, que no tiene aparente simetría, por lo que no se puede crear paneles. Se puede importar un archivo de coordenadas en </w:t>
      </w:r>
      <w:proofErr w:type="spellStart"/>
      <w:r>
        <w:t>csv</w:t>
      </w:r>
      <w:proofErr w:type="spellEnd"/>
      <w:r>
        <w:t xml:space="preserve">. Pero para realizar esta tarea se necesita tener los </w:t>
      </w:r>
      <w:proofErr w:type="spellStart"/>
      <w:r>
        <w:t>gerbers</w:t>
      </w:r>
      <w:proofErr w:type="spellEnd"/>
      <w:r>
        <w:t>, el diseño de la PCB.</w:t>
      </w:r>
    </w:p>
    <w:p w14:paraId="2AE18BC1" w14:textId="05DCFDCB" w:rsidR="004A1FDD" w:rsidRDefault="00E06EC7" w:rsidP="004A1FDD">
      <w:pPr>
        <w:ind w:firstLine="708"/>
      </w:pPr>
      <w:r>
        <w:t>La desventaja de esta opción es sincronizar el archivo de coordenadas generad</w:t>
      </w:r>
      <w:r w:rsidR="003725E7">
        <w:t>o</w:t>
      </w:r>
      <w:r>
        <w:t xml:space="preserve"> con los </w:t>
      </w:r>
      <w:proofErr w:type="spellStart"/>
      <w:r>
        <w:t>gerbers</w:t>
      </w:r>
      <w:proofErr w:type="spellEnd"/>
      <w:r>
        <w:t xml:space="preserve"> con las coordenadas de la máquina. Para ello se pueden usar software </w:t>
      </w:r>
      <w:r w:rsidR="00396B95">
        <w:t>especializados,</w:t>
      </w:r>
      <w:r>
        <w:t xml:space="preserve"> pero tienen un precio elevado.</w:t>
      </w:r>
    </w:p>
    <w:p w14:paraId="33BD83C4" w14:textId="77777777" w:rsidR="004A1FDD" w:rsidRDefault="004A1FDD" w:rsidP="004A1FDD">
      <w:pPr>
        <w:ind w:firstLine="708"/>
      </w:pPr>
    </w:p>
    <w:p w14:paraId="4F45E363" w14:textId="14606DE4" w:rsidR="00396B95" w:rsidRDefault="00396B95" w:rsidP="004A1FDD">
      <w:pPr>
        <w:ind w:firstLine="360"/>
      </w:pPr>
      <w:r>
        <w:t>Por tant</w:t>
      </w:r>
      <w:r w:rsidR="004A1FDD">
        <w:t>o, la opción que se ha elegido es la programación manual. Puede verse los pasos a seguir en la opción a.</w:t>
      </w:r>
    </w:p>
    <w:p w14:paraId="29DF5766" w14:textId="0167417F" w:rsidR="003725E7" w:rsidRDefault="004A1FDD" w:rsidP="004A1FDD">
      <w:pPr>
        <w:ind w:firstLine="360"/>
      </w:pPr>
      <w:r>
        <w:t xml:space="preserve">Una vez programada las posiciones de los componentes, hay que configurar los </w:t>
      </w:r>
      <w:proofErr w:type="spellStart"/>
      <w:r>
        <w:t>feeders</w:t>
      </w:r>
      <w:proofErr w:type="spellEnd"/>
      <w:r>
        <w:t xml:space="preserve">. Para ello se </w:t>
      </w:r>
      <w:proofErr w:type="spellStart"/>
      <w:r>
        <w:t>clickea</w:t>
      </w:r>
      <w:proofErr w:type="spellEnd"/>
      <w:r>
        <w:t xml:space="preserve"> en la opción de</w:t>
      </w:r>
      <w:r w:rsidR="003725E7">
        <w:t xml:space="preserve"> </w:t>
      </w:r>
      <w:r w:rsidR="003725E7" w:rsidRPr="003725E7">
        <w:t>“</w:t>
      </w:r>
      <w:proofErr w:type="spellStart"/>
      <w:r w:rsidR="003725E7" w:rsidRPr="003725E7">
        <w:t>F</w:t>
      </w:r>
      <w:r w:rsidR="00D50A0C" w:rsidRPr="003725E7">
        <w:t>eeder</w:t>
      </w:r>
      <w:proofErr w:type="spellEnd"/>
      <w:r w:rsidR="00D50A0C" w:rsidRPr="003725E7">
        <w:t xml:space="preserve"> </w:t>
      </w:r>
      <w:proofErr w:type="spellStart"/>
      <w:r w:rsidR="003725E7" w:rsidRPr="003725E7">
        <w:t>Settings</w:t>
      </w:r>
      <w:proofErr w:type="spellEnd"/>
      <w:r w:rsidR="003725E7" w:rsidRPr="003725E7">
        <w:t>”</w:t>
      </w:r>
      <w:r w:rsidRPr="003725E7">
        <w:t>,</w:t>
      </w:r>
      <w:r>
        <w:t xml:space="preserve"> donde se puede observar todos los </w:t>
      </w:r>
      <w:proofErr w:type="spellStart"/>
      <w:r>
        <w:t>feeders</w:t>
      </w:r>
      <w:proofErr w:type="spellEnd"/>
      <w:r>
        <w:t xml:space="preserve"> existentes, puede verse esta ventana en la </w:t>
      </w:r>
      <w:r w:rsidRPr="003725E7">
        <w:t>figura 2</w:t>
      </w:r>
      <w:r w:rsidR="005A2181">
        <w:t>2</w:t>
      </w:r>
      <w:r>
        <w:t xml:space="preserve">. Antes de pasar a la configuración de los </w:t>
      </w:r>
      <w:proofErr w:type="spellStart"/>
      <w:r>
        <w:t>feeder</w:t>
      </w:r>
      <w:proofErr w:type="spellEnd"/>
      <w:r>
        <w:t xml:space="preserve"> hay que tener colocados los </w:t>
      </w:r>
      <w:proofErr w:type="spellStart"/>
      <w:r>
        <w:t>reels</w:t>
      </w:r>
      <w:proofErr w:type="spellEnd"/>
      <w:r>
        <w:t xml:space="preserve"> de los componentes, véase en el apartado </w:t>
      </w:r>
      <w:r w:rsidR="00107189">
        <w:t>3</w:t>
      </w:r>
      <w:r>
        <w:t xml:space="preserve">.2.1. Sí ya están instalados, se </w:t>
      </w:r>
      <w:proofErr w:type="spellStart"/>
      <w:r>
        <w:t>clickea</w:t>
      </w:r>
      <w:proofErr w:type="spellEnd"/>
      <w:r>
        <w:t xml:space="preserve"> en el </w:t>
      </w:r>
      <w:proofErr w:type="spellStart"/>
      <w:r>
        <w:t>feeder</w:t>
      </w:r>
      <w:proofErr w:type="spellEnd"/>
      <w:r>
        <w:t xml:space="preserve"> donde se ha instalado el </w:t>
      </w:r>
      <w:proofErr w:type="spellStart"/>
      <w:r>
        <w:t>reel</w:t>
      </w:r>
      <w:proofErr w:type="spellEnd"/>
      <w:r>
        <w:t xml:space="preserve"> y se selecciona el </w:t>
      </w:r>
      <w:proofErr w:type="spellStart"/>
      <w:r>
        <w:t>footprint</w:t>
      </w:r>
      <w:proofErr w:type="spellEnd"/>
      <w:r>
        <w:t xml:space="preserve"> del componente. </w:t>
      </w:r>
    </w:p>
    <w:p w14:paraId="5264737B" w14:textId="7828A517" w:rsidR="004A1FDD" w:rsidRDefault="004A1FDD" w:rsidP="004A1FDD">
      <w:pPr>
        <w:ind w:firstLine="360"/>
      </w:pPr>
      <w:r>
        <w:t>Se deberá de alinear y configurar los pasos del engranaje con el cabezal, esta acción se hace a base de prueba y error. Aunque gracias al training ofrecido por los proveedores se ha facilitado esta tarea, gracias a que dentro del training explicaban los parámetros y las repercusiones que tienen en la máquina.</w:t>
      </w:r>
    </w:p>
    <w:p w14:paraId="4A5256AB" w14:textId="79D9287D" w:rsidR="003725E7" w:rsidRDefault="003725E7" w:rsidP="003725E7">
      <w:pPr>
        <w:ind w:firstLine="360"/>
        <w:jc w:val="center"/>
      </w:pPr>
      <w:r>
        <w:rPr>
          <w:noProof/>
        </w:rPr>
        <w:drawing>
          <wp:inline distT="0" distB="0" distL="0" distR="0" wp14:anchorId="10C98372" wp14:editId="10A73641">
            <wp:extent cx="3387791" cy="2374366"/>
            <wp:effectExtent l="0" t="0" r="3175"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5549" r="21543" b="3704"/>
                    <a:stretch/>
                  </pic:blipFill>
                  <pic:spPr bwMode="auto">
                    <a:xfrm>
                      <a:off x="0" y="0"/>
                      <a:ext cx="3388663" cy="2374977"/>
                    </a:xfrm>
                    <a:prstGeom prst="rect">
                      <a:avLst/>
                    </a:prstGeom>
                    <a:noFill/>
                    <a:ln>
                      <a:noFill/>
                    </a:ln>
                    <a:extLst>
                      <a:ext uri="{53640926-AAD7-44D8-BBD7-CCE9431645EC}">
                        <a14:shadowObscured xmlns:a14="http://schemas.microsoft.com/office/drawing/2010/main"/>
                      </a:ext>
                    </a:extLst>
                  </pic:spPr>
                </pic:pic>
              </a:graphicData>
            </a:graphic>
          </wp:inline>
        </w:drawing>
      </w:r>
    </w:p>
    <w:p w14:paraId="1AF32B30" w14:textId="1416989D" w:rsidR="003725E7" w:rsidRDefault="003725E7" w:rsidP="003725E7">
      <w:pPr>
        <w:pStyle w:val="Ttulo7"/>
        <w:jc w:val="center"/>
      </w:pPr>
      <w:r>
        <w:fldChar w:fldCharType="begin"/>
      </w:r>
      <w:r>
        <w:instrText xml:space="preserve"> </w:instrText>
      </w:r>
      <w:proofErr w:type="gramStart"/>
      <w:r>
        <w:instrText>TC  "</w:instrText>
      </w:r>
      <w:bookmarkStart w:id="76" w:name="_Toc113186849"/>
      <w:proofErr w:type="gramEnd"/>
      <w:r>
        <w:instrText>Figura 2</w:instrText>
      </w:r>
      <w:r w:rsidR="005A2181">
        <w:instrText>2</w:instrText>
      </w:r>
      <w:r>
        <w:instrText xml:space="preserve">. </w:instrText>
      </w:r>
      <w:proofErr w:type="spellStart"/>
      <w:r>
        <w:instrText>Feeder</w:instrText>
      </w:r>
      <w:proofErr w:type="spellEnd"/>
      <w:r>
        <w:instrText xml:space="preserve"> </w:instrText>
      </w:r>
      <w:proofErr w:type="spellStart"/>
      <w:r>
        <w:instrText>Settings</w:instrText>
      </w:r>
      <w:bookmarkEnd w:id="76"/>
      <w:proofErr w:type="spellEnd"/>
      <w:r>
        <w:instrText xml:space="preserve">" \f i \l 1 </w:instrText>
      </w:r>
      <w:r>
        <w:fldChar w:fldCharType="end"/>
      </w:r>
      <w:r>
        <w:t>Figura 2</w:t>
      </w:r>
      <w:r w:rsidR="005A2181">
        <w:t>2</w:t>
      </w:r>
      <w:r>
        <w:t xml:space="preserve">. </w:t>
      </w:r>
      <w:proofErr w:type="spellStart"/>
      <w:r>
        <w:t>Feeder</w:t>
      </w:r>
      <w:proofErr w:type="spellEnd"/>
      <w:r>
        <w:t xml:space="preserve"> </w:t>
      </w:r>
      <w:proofErr w:type="spellStart"/>
      <w:r>
        <w:t>Settings</w:t>
      </w:r>
      <w:proofErr w:type="spellEnd"/>
    </w:p>
    <w:p w14:paraId="7F6A05D3" w14:textId="77777777" w:rsidR="003725E7" w:rsidRDefault="003725E7" w:rsidP="004A1FDD">
      <w:pPr>
        <w:ind w:firstLine="360"/>
      </w:pPr>
    </w:p>
    <w:p w14:paraId="6EE19D0D" w14:textId="0AC5CC9A" w:rsidR="0019535F" w:rsidRDefault="0019535F" w:rsidP="001B393B">
      <w:pPr>
        <w:pStyle w:val="Ttulo3"/>
        <w:numPr>
          <w:ilvl w:val="1"/>
          <w:numId w:val="9"/>
        </w:numPr>
      </w:pPr>
      <w:r>
        <w:lastRenderedPageBreak/>
        <w:t xml:space="preserve">Horno de </w:t>
      </w:r>
      <w:proofErr w:type="spellStart"/>
      <w:r>
        <w:t>reflow</w:t>
      </w:r>
      <w:proofErr w:type="spellEnd"/>
      <w:r>
        <w:fldChar w:fldCharType="begin"/>
      </w:r>
      <w:r>
        <w:instrText xml:space="preserve"> </w:instrText>
      </w:r>
      <w:proofErr w:type="gramStart"/>
      <w:r>
        <w:instrText>TC  "</w:instrText>
      </w:r>
      <w:bookmarkStart w:id="77" w:name="_Toc113468585"/>
      <w:proofErr w:type="gramEnd"/>
      <w:r w:rsidR="003B7C9B">
        <w:instrText>3</w:instrText>
      </w:r>
      <w:r>
        <w:instrText>.3.</w:instrText>
      </w:r>
      <w:r>
        <w:tab/>
        <w:instrText xml:space="preserve">Horno de </w:instrText>
      </w:r>
      <w:proofErr w:type="spellStart"/>
      <w:r>
        <w:instrText>reflow</w:instrText>
      </w:r>
      <w:bookmarkEnd w:id="77"/>
      <w:proofErr w:type="spellEnd"/>
      <w:r>
        <w:instrText xml:space="preserve">" \f c \l </w:instrText>
      </w:r>
      <w:r w:rsidR="003B7C9B">
        <w:instrText>3</w:instrText>
      </w:r>
      <w:r>
        <w:instrText xml:space="preserve"> </w:instrText>
      </w:r>
      <w:r>
        <w:fldChar w:fldCharType="end"/>
      </w:r>
    </w:p>
    <w:p w14:paraId="38ED0DCF" w14:textId="32382104" w:rsidR="0019535F" w:rsidRDefault="0019535F" w:rsidP="0019535F">
      <w:pPr>
        <w:ind w:firstLine="360"/>
      </w:pPr>
      <w:r>
        <w:t xml:space="preserve">En este apartado se verá la instalación y programación del horno de </w:t>
      </w:r>
      <w:proofErr w:type="spellStart"/>
      <w:r>
        <w:t>reflow</w:t>
      </w:r>
      <w:proofErr w:type="spellEnd"/>
      <w:r>
        <w:t>.</w:t>
      </w:r>
    </w:p>
    <w:p w14:paraId="2E576AD3" w14:textId="77777777" w:rsidR="0019535F" w:rsidRDefault="0019535F" w:rsidP="0019535F">
      <w:pPr>
        <w:ind w:firstLine="360"/>
      </w:pPr>
    </w:p>
    <w:p w14:paraId="44547B9D" w14:textId="6416F8A3" w:rsidR="0019535F" w:rsidRDefault="0019535F" w:rsidP="001B393B">
      <w:pPr>
        <w:pStyle w:val="Ttulo4"/>
        <w:numPr>
          <w:ilvl w:val="2"/>
          <w:numId w:val="9"/>
        </w:numPr>
      </w:pPr>
      <w:r>
        <w:t>Instalación</w:t>
      </w:r>
      <w:r>
        <w:fldChar w:fldCharType="begin"/>
      </w:r>
      <w:r>
        <w:instrText xml:space="preserve"> </w:instrText>
      </w:r>
      <w:proofErr w:type="gramStart"/>
      <w:r>
        <w:instrText>TC  "</w:instrText>
      </w:r>
      <w:bookmarkStart w:id="78" w:name="_Toc113468586"/>
      <w:proofErr w:type="gramEnd"/>
      <w:r w:rsidR="003B7C9B">
        <w:instrText>3</w:instrText>
      </w:r>
      <w:r>
        <w:instrText>.3.1.</w:instrText>
      </w:r>
      <w:r>
        <w:tab/>
        <w:instrText>Instalación</w:instrText>
      </w:r>
      <w:bookmarkEnd w:id="78"/>
      <w:r>
        <w:instrText xml:space="preserve">" \f c \l </w:instrText>
      </w:r>
      <w:r w:rsidR="003B7C9B">
        <w:instrText>4</w:instrText>
      </w:r>
      <w:r>
        <w:instrText xml:space="preserve"> </w:instrText>
      </w:r>
      <w:r>
        <w:fldChar w:fldCharType="end"/>
      </w:r>
    </w:p>
    <w:p w14:paraId="2EAB2644" w14:textId="2F5CC15E" w:rsidR="0019535F" w:rsidRDefault="0019535F" w:rsidP="0019535F">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1933F9DA" w14:textId="2B942FEA" w:rsidR="002E6519" w:rsidRDefault="0019535F" w:rsidP="002E6519">
      <w:pPr>
        <w:ind w:firstLine="360"/>
      </w:pPr>
      <w:r>
        <w:t>Los tubos se colocan en las salidas de gases que se menciona en el</w:t>
      </w:r>
      <w:r w:rsidR="002E6519">
        <w:t xml:space="preserve"> apartado </w:t>
      </w:r>
      <w:r w:rsidR="00107189">
        <w:t>2</w:t>
      </w:r>
      <w:r w:rsidR="002E6519">
        <w:t xml:space="preserve">.3.2. En el caso de esta línea se ha elegido un tubo </w:t>
      </w:r>
      <w:r w:rsidR="003725E7">
        <w:t>corrugado</w:t>
      </w:r>
      <w:r w:rsidR="002E6519">
        <w:t xml:space="preserve"> de aluminio, esta elección facilita el desplazamiento del horno, por si se quiere añadir buffers a la entrada o salida del horno en un futuro. En cambio, si se hubiera escogido un tubo rígido de PVC u otro material, el horno permanecería fijo en ese lugar y se complicaría </w:t>
      </w:r>
      <w:r w:rsidR="003725E7">
        <w:t>un</w:t>
      </w:r>
      <w:r w:rsidR="002E6519">
        <w:t xml:space="preserve"> posible cambio de posición. Véase en la </w:t>
      </w:r>
      <w:r w:rsidR="002E6519" w:rsidRPr="003725E7">
        <w:t>figura 2</w:t>
      </w:r>
      <w:r w:rsidR="005A2181">
        <w:t>3</w:t>
      </w:r>
      <w:r w:rsidR="002E6519" w:rsidRPr="003725E7">
        <w:t>.</w:t>
      </w:r>
    </w:p>
    <w:p w14:paraId="218E658D" w14:textId="5B173078" w:rsidR="003725E7" w:rsidRDefault="003725E7" w:rsidP="003725E7">
      <w:pPr>
        <w:ind w:firstLine="360"/>
        <w:jc w:val="center"/>
      </w:pPr>
      <w:r>
        <w:rPr>
          <w:noProof/>
          <w:highlight w:val="yellow"/>
        </w:rPr>
        <w:drawing>
          <wp:inline distT="0" distB="0" distL="0" distR="0" wp14:anchorId="166C7329" wp14:editId="40E2E27A">
            <wp:extent cx="2942985" cy="2343988"/>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1270" r="31243"/>
                    <a:stretch/>
                  </pic:blipFill>
                  <pic:spPr bwMode="auto">
                    <a:xfrm>
                      <a:off x="0" y="0"/>
                      <a:ext cx="2949464" cy="2349148"/>
                    </a:xfrm>
                    <a:prstGeom prst="rect">
                      <a:avLst/>
                    </a:prstGeom>
                    <a:noFill/>
                    <a:ln>
                      <a:noFill/>
                    </a:ln>
                    <a:extLst>
                      <a:ext uri="{53640926-AAD7-44D8-BBD7-CCE9431645EC}">
                        <a14:shadowObscured xmlns:a14="http://schemas.microsoft.com/office/drawing/2010/main"/>
                      </a:ext>
                    </a:extLst>
                  </pic:spPr>
                </pic:pic>
              </a:graphicData>
            </a:graphic>
          </wp:inline>
        </w:drawing>
      </w:r>
    </w:p>
    <w:p w14:paraId="23AB56BE" w14:textId="43A5D5A8" w:rsidR="003725E7" w:rsidRDefault="003725E7" w:rsidP="003725E7">
      <w:pPr>
        <w:pStyle w:val="Ttulo7"/>
        <w:jc w:val="center"/>
      </w:pPr>
      <w:r>
        <w:fldChar w:fldCharType="begin"/>
      </w:r>
      <w:r>
        <w:instrText xml:space="preserve"> </w:instrText>
      </w:r>
      <w:proofErr w:type="gramStart"/>
      <w:r>
        <w:instrText>TC  "</w:instrText>
      </w:r>
      <w:bookmarkStart w:id="79" w:name="_Toc113186850"/>
      <w:proofErr w:type="gramEnd"/>
      <w:r>
        <w:instrText>Figura 2</w:instrText>
      </w:r>
      <w:r w:rsidR="005A2181">
        <w:instrText>3</w:instrText>
      </w:r>
      <w:r>
        <w:instrText xml:space="preserve">. Instalación </w:instrText>
      </w:r>
      <w:r w:rsidR="00F46CDC">
        <w:instrText>s</w:instrText>
      </w:r>
      <w:r>
        <w:instrText xml:space="preserve">alida de </w:instrText>
      </w:r>
      <w:r w:rsidR="00F46CDC">
        <w:instrText>a</w:instrText>
      </w:r>
      <w:r>
        <w:instrText>ire</w:instrText>
      </w:r>
      <w:bookmarkEnd w:id="79"/>
      <w:r>
        <w:instrText xml:space="preserve">" \f i \l 1 </w:instrText>
      </w:r>
      <w:r>
        <w:fldChar w:fldCharType="end"/>
      </w:r>
      <w:r>
        <w:t>Figura 2</w:t>
      </w:r>
      <w:r w:rsidR="005A2181">
        <w:t>3</w:t>
      </w:r>
      <w:r>
        <w:t xml:space="preserve">. Instalación </w:t>
      </w:r>
      <w:r w:rsidR="00F46CDC">
        <w:t>s</w:t>
      </w:r>
      <w:r>
        <w:t xml:space="preserve">alida de </w:t>
      </w:r>
      <w:r w:rsidR="00F46CDC">
        <w:t>a</w:t>
      </w:r>
      <w:r>
        <w:t>ire</w:t>
      </w:r>
    </w:p>
    <w:p w14:paraId="370B496F" w14:textId="470CE78A" w:rsidR="003C677F" w:rsidRDefault="003C677F" w:rsidP="002E6519">
      <w:pPr>
        <w:ind w:firstLine="360"/>
      </w:pPr>
    </w:p>
    <w:p w14:paraId="5F97B748" w14:textId="4E316E00" w:rsidR="003C677F" w:rsidRDefault="003C677F" w:rsidP="001B393B">
      <w:pPr>
        <w:pStyle w:val="Ttulo4"/>
        <w:numPr>
          <w:ilvl w:val="2"/>
          <w:numId w:val="9"/>
        </w:numPr>
      </w:pPr>
      <w:r>
        <w:t>Programación</w:t>
      </w:r>
      <w:r>
        <w:fldChar w:fldCharType="begin"/>
      </w:r>
      <w:r>
        <w:instrText xml:space="preserve"> </w:instrText>
      </w:r>
      <w:proofErr w:type="gramStart"/>
      <w:r>
        <w:instrText>TC  "</w:instrText>
      </w:r>
      <w:bookmarkStart w:id="80" w:name="_Toc113468587"/>
      <w:proofErr w:type="gramEnd"/>
      <w:r w:rsidR="003B7C9B">
        <w:instrText>3</w:instrText>
      </w:r>
      <w:r>
        <w:instrText>.3.2.</w:instrText>
      </w:r>
      <w:r>
        <w:tab/>
        <w:instrText>Programación</w:instrText>
      </w:r>
      <w:bookmarkEnd w:id="80"/>
      <w:r>
        <w:instrText xml:space="preserve">" \f c \l </w:instrText>
      </w:r>
      <w:r w:rsidR="003B7C9B">
        <w:instrText>4</w:instrText>
      </w:r>
      <w:r>
        <w:instrText xml:space="preserve"> </w:instrText>
      </w:r>
      <w:r>
        <w:fldChar w:fldCharType="end"/>
      </w:r>
    </w:p>
    <w:p w14:paraId="31BB2DF3" w14:textId="7229D279" w:rsidR="003C677F" w:rsidRDefault="003C677F" w:rsidP="003C677F">
      <w:pPr>
        <w:ind w:firstLine="360"/>
      </w:pPr>
      <w:r>
        <w:t>La programación del horno es muy simple, gracias a la interfaz que se muestra en la pantalla que incluye el horno. En esta se muestran las zonas que tiene el horno y las temperaturas</w:t>
      </w:r>
      <w:r w:rsidR="00A80AD7">
        <w:t xml:space="preserve"> de estas</w:t>
      </w:r>
      <w:r>
        <w:t>.</w:t>
      </w:r>
    </w:p>
    <w:p w14:paraId="5EDBA5AF" w14:textId="3FFCF83B" w:rsidR="007A52CF" w:rsidRPr="008C7155" w:rsidRDefault="00A80AD7" w:rsidP="00A80AD7">
      <w:pPr>
        <w:ind w:firstLine="360"/>
      </w:pPr>
      <w:r>
        <w:t>Para establecer las temperaturas hay que conocer las especificaciones de la pasta de soldar, est</w:t>
      </w:r>
      <w:r w:rsidR="00A00D0C">
        <w:t>os</w:t>
      </w:r>
      <w:r>
        <w:t xml:space="preserve"> dato</w:t>
      </w:r>
      <w:r w:rsidR="00A00D0C">
        <w:t>s</w:t>
      </w:r>
      <w:r>
        <w:t xml:space="preserve"> se ha</w:t>
      </w:r>
      <w:r w:rsidR="00A00D0C">
        <w:t>n</w:t>
      </w:r>
      <w:r>
        <w:t xml:space="preserve"> obtenido a través del </w:t>
      </w:r>
      <w:r w:rsidRPr="008C7155">
        <w:t xml:space="preserve">proveedor de la pasta </w:t>
      </w:r>
      <w:proofErr w:type="spellStart"/>
      <w:r w:rsidRPr="008C7155">
        <w:t>Ibilaser</w:t>
      </w:r>
      <w:proofErr w:type="spellEnd"/>
      <w:r w:rsidRPr="008C7155">
        <w:t>. Véase los parámetros seleccionados en la figura 2</w:t>
      </w:r>
      <w:r w:rsidR="005A2181" w:rsidRPr="008C7155">
        <w:t>4</w:t>
      </w:r>
      <w:r w:rsidRPr="008C7155">
        <w:t>.</w:t>
      </w:r>
    </w:p>
    <w:p w14:paraId="5E216C88" w14:textId="77777777" w:rsidR="007A52CF" w:rsidRPr="008C7155" w:rsidRDefault="007A52CF" w:rsidP="007A52CF">
      <w:pPr>
        <w:ind w:firstLine="360"/>
        <w:jc w:val="center"/>
      </w:pPr>
    </w:p>
    <w:p w14:paraId="497C6198" w14:textId="50D38851" w:rsidR="00A80AD7" w:rsidRPr="008C7155" w:rsidRDefault="007A52CF" w:rsidP="007A52CF">
      <w:pPr>
        <w:ind w:firstLine="360"/>
        <w:jc w:val="center"/>
      </w:pPr>
      <w:r w:rsidRPr="008C7155">
        <w:rPr>
          <w:noProof/>
        </w:rPr>
        <w:lastRenderedPageBreak/>
        <w:drawing>
          <wp:inline distT="0" distB="0" distL="0" distR="0" wp14:anchorId="2E321C23" wp14:editId="26CE6E30">
            <wp:extent cx="3842017" cy="2366125"/>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2681" t="14340" r="19395" b="7748"/>
                    <a:stretch/>
                  </pic:blipFill>
                  <pic:spPr bwMode="auto">
                    <a:xfrm>
                      <a:off x="0" y="0"/>
                      <a:ext cx="3856477" cy="2375030"/>
                    </a:xfrm>
                    <a:prstGeom prst="rect">
                      <a:avLst/>
                    </a:prstGeom>
                    <a:noFill/>
                    <a:ln>
                      <a:noFill/>
                    </a:ln>
                    <a:extLst>
                      <a:ext uri="{53640926-AAD7-44D8-BBD7-CCE9431645EC}">
                        <a14:shadowObscured xmlns:a14="http://schemas.microsoft.com/office/drawing/2010/main"/>
                      </a:ext>
                    </a:extLst>
                  </pic:spPr>
                </pic:pic>
              </a:graphicData>
            </a:graphic>
          </wp:inline>
        </w:drawing>
      </w:r>
    </w:p>
    <w:p w14:paraId="5A99C5FE" w14:textId="53950B79" w:rsidR="007A52CF" w:rsidRDefault="007A52CF" w:rsidP="007A52CF">
      <w:pPr>
        <w:pStyle w:val="Ttulo7"/>
        <w:jc w:val="center"/>
      </w:pPr>
      <w:r w:rsidRPr="008C7155">
        <w:fldChar w:fldCharType="begin"/>
      </w:r>
      <w:r w:rsidRPr="008C7155">
        <w:instrText xml:space="preserve"> </w:instrText>
      </w:r>
      <w:proofErr w:type="gramStart"/>
      <w:r w:rsidRPr="008C7155">
        <w:instrText>TC  "</w:instrText>
      </w:r>
      <w:bookmarkStart w:id="81" w:name="_Toc113186851"/>
      <w:proofErr w:type="gramEnd"/>
      <w:r w:rsidRPr="008C7155">
        <w:instrText xml:space="preserve">Figura 24. Temperaturas </w:instrText>
      </w:r>
      <w:r w:rsidR="00F46CDC">
        <w:instrText>s</w:instrText>
      </w:r>
      <w:r w:rsidRPr="008C7155">
        <w:instrText>eleccionadas</w:instrText>
      </w:r>
      <w:bookmarkEnd w:id="81"/>
      <w:r w:rsidRPr="008C7155">
        <w:instrText xml:space="preserve">" \f </w:instrText>
      </w:r>
      <w:r w:rsidR="00DA5357" w:rsidRPr="008C7155">
        <w:instrText xml:space="preserve">i </w:instrText>
      </w:r>
      <w:r w:rsidRPr="008C7155">
        <w:instrText xml:space="preserve">\l 1 </w:instrText>
      </w:r>
      <w:r w:rsidRPr="008C7155">
        <w:fldChar w:fldCharType="end"/>
      </w:r>
      <w:r w:rsidRPr="008C7155">
        <w:t xml:space="preserve">Figura 24. Temperaturas </w:t>
      </w:r>
      <w:r w:rsidR="00F46CDC">
        <w:t>s</w:t>
      </w:r>
      <w:r w:rsidRPr="008C7155">
        <w:t>eleccionadas</w:t>
      </w:r>
    </w:p>
    <w:p w14:paraId="16C7F202" w14:textId="5059CBA1" w:rsidR="007A52CF" w:rsidRDefault="007A52CF" w:rsidP="007A52CF">
      <w:pPr>
        <w:ind w:firstLine="360"/>
      </w:pPr>
    </w:p>
    <w:p w14:paraId="1FE5B49C" w14:textId="6BF2FFDE" w:rsidR="00B01F27" w:rsidRDefault="00B01F27" w:rsidP="007A52CF">
      <w:pPr>
        <w:ind w:firstLine="360"/>
      </w:pPr>
      <w:r>
        <w:t xml:space="preserve">Para finalizar este apartado, se va a explicar </w:t>
      </w:r>
      <w:r w:rsidR="00F46CDC">
        <w:t>cómo</w:t>
      </w:r>
      <w:r>
        <w:t xml:space="preserve"> activar las temperaturas, ya que en la figura 24 se muestran apagadas, la temperatura que aparece en el recuadro superior es la temperatura deseada, y la inferior del mismo recuadro es la temperatura real. Para que el horno empiece a funcionar no basta con encenderlo, sino que hay que activar los switches que se encuentran en la parte inferior de la pantalla. Véase en la figura 24, se podrá activar los ventiladores, </w:t>
      </w:r>
      <w:proofErr w:type="spellStart"/>
      <w:r>
        <w:t>conveyor</w:t>
      </w:r>
      <w:proofErr w:type="spellEnd"/>
      <w:r>
        <w:t xml:space="preserve"> (la cinta transportadora), y las resistencias por separado. Aunque habrá que activar el </w:t>
      </w:r>
      <w:proofErr w:type="spellStart"/>
      <w:r>
        <w:t>power</w:t>
      </w:r>
      <w:proofErr w:type="spellEnd"/>
      <w:r>
        <w:t>, sino no funcionaría ninguna opción. Al cabe de un rato se podrá observar como las temperaturas percibidas por los sensores empezaran a incrementarse.</w:t>
      </w:r>
    </w:p>
    <w:p w14:paraId="3136434C" w14:textId="09C0774E" w:rsidR="00B01F27" w:rsidRDefault="00B01F27" w:rsidP="007A52CF">
      <w:pPr>
        <w:ind w:firstLine="360"/>
      </w:pPr>
    </w:p>
    <w:p w14:paraId="37ADA3C2" w14:textId="557648C2" w:rsidR="00B01F27" w:rsidRDefault="00B01F27" w:rsidP="00144ACA">
      <w:pPr>
        <w:pStyle w:val="Ttulo3"/>
        <w:numPr>
          <w:ilvl w:val="1"/>
          <w:numId w:val="9"/>
        </w:numPr>
      </w:pPr>
      <w:r>
        <w:t>AOI</w:t>
      </w:r>
      <w:r w:rsidR="00144ACA">
        <w:fldChar w:fldCharType="begin"/>
      </w:r>
      <w:r w:rsidR="00144ACA">
        <w:instrText xml:space="preserve"> </w:instrText>
      </w:r>
      <w:proofErr w:type="gramStart"/>
      <w:r w:rsidR="00144ACA">
        <w:instrText>TC  "</w:instrText>
      </w:r>
      <w:bookmarkStart w:id="82" w:name="_Toc113468588"/>
      <w:proofErr w:type="gramEnd"/>
      <w:r w:rsidR="00144ACA">
        <w:instrText>3.4.</w:instrText>
      </w:r>
      <w:r w:rsidR="00144ACA">
        <w:tab/>
        <w:instrText>AOI</w:instrText>
      </w:r>
      <w:bookmarkEnd w:id="82"/>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144ACA">
      <w:pPr>
        <w:pStyle w:val="Ttulo4"/>
        <w:numPr>
          <w:ilvl w:val="2"/>
          <w:numId w:val="9"/>
        </w:numPr>
      </w:pPr>
      <w:r>
        <w:t xml:space="preserve">Instalación </w:t>
      </w:r>
      <w:r w:rsidR="00144ACA">
        <w:fldChar w:fldCharType="begin"/>
      </w:r>
      <w:r w:rsidR="00144ACA">
        <w:instrText xml:space="preserve"> </w:instrText>
      </w:r>
      <w:proofErr w:type="gramStart"/>
      <w:r w:rsidR="00144ACA">
        <w:instrText>TC  "</w:instrText>
      </w:r>
      <w:bookmarkStart w:id="83" w:name="_Toc113468589"/>
      <w:proofErr w:type="gramEnd"/>
      <w:r w:rsidR="00144ACA">
        <w:instrText>3.4.1.</w:instrText>
      </w:r>
      <w:r w:rsidR="00144ACA">
        <w:tab/>
        <w:instrText>Instalación</w:instrText>
      </w:r>
      <w:bookmarkEnd w:id="83"/>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w:t>
      </w:r>
      <w:proofErr w:type="gramStart"/>
      <w:r w:rsidRPr="00144ACA">
        <w:rPr>
          <w:highlight w:val="yellow"/>
        </w:rPr>
        <w:t>¿¿ UN</w:t>
      </w:r>
      <w:proofErr w:type="gramEnd"/>
      <w:r w:rsidRPr="00144ACA">
        <w:rPr>
          <w:highlight w:val="yellow"/>
        </w:rPr>
        <w:t xml:space="preserve">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w:instrText>
      </w:r>
      <w:proofErr w:type="gramStart"/>
      <w:r>
        <w:instrText>TC  "</w:instrText>
      </w:r>
      <w:bookmarkStart w:id="84" w:name="_Toc113186852"/>
      <w:proofErr w:type="gramEnd"/>
      <w:r>
        <w:instrText>Figura 25. Conexionado AOI</w:instrText>
      </w:r>
      <w:bookmarkEnd w:id="84"/>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511758">
      <w:pPr>
        <w:pStyle w:val="Ttulo4"/>
        <w:numPr>
          <w:ilvl w:val="2"/>
          <w:numId w:val="9"/>
        </w:numPr>
      </w:pPr>
      <w:r>
        <w:t>Programación</w:t>
      </w:r>
      <w:r w:rsidR="00511758">
        <w:fldChar w:fldCharType="begin"/>
      </w:r>
      <w:r w:rsidR="00511758">
        <w:instrText xml:space="preserve"> </w:instrText>
      </w:r>
      <w:proofErr w:type="gramStart"/>
      <w:r w:rsidR="00511758">
        <w:instrText>TC  "</w:instrText>
      </w:r>
      <w:bookmarkStart w:id="85" w:name="_Toc113468590"/>
      <w:proofErr w:type="gramEnd"/>
      <w:r w:rsidR="00511758">
        <w:instrText>3.4.2.</w:instrText>
      </w:r>
      <w:r w:rsidR="00511758">
        <w:tab/>
        <w:instrText>Programación</w:instrText>
      </w:r>
      <w:bookmarkEnd w:id="85"/>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w:instrText>
      </w:r>
      <w:proofErr w:type="gramStart"/>
      <w:r>
        <w:instrText>TC  "</w:instrText>
      </w:r>
      <w:bookmarkStart w:id="86" w:name="_Toc113186853"/>
      <w:proofErr w:type="gramEnd"/>
      <w:r>
        <w:instrText>Figura 2</w:instrText>
      </w:r>
      <w:r w:rsidR="004F3134">
        <w:instrText>6</w:instrText>
      </w:r>
      <w:r>
        <w:instrText>. Disposición de las luces</w:instrText>
      </w:r>
      <w:bookmarkEnd w:id="86"/>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w:instrText>
      </w:r>
      <w:proofErr w:type="gramStart"/>
      <w:r>
        <w:instrText>TC  "</w:instrText>
      </w:r>
      <w:bookmarkStart w:id="87" w:name="_Toc113186854"/>
      <w:proofErr w:type="gramEnd"/>
      <w:r>
        <w:instrText>Figura 2</w:instrText>
      </w:r>
      <w:r w:rsidR="004F3134">
        <w:instrText>7</w:instrText>
      </w:r>
      <w:r>
        <w:instrText>. Software AOI</w:instrText>
      </w:r>
      <w:bookmarkEnd w:id="87"/>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proofErr w:type="gramStart"/>
      <w:r w:rsidR="000D153A">
        <w:t>click</w:t>
      </w:r>
      <w:proofErr w:type="spellEnd"/>
      <w:proofErr w:type="gram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proofErr w:type="gramStart"/>
      <w:r>
        <w:t>click</w:t>
      </w:r>
      <w:proofErr w:type="spellEnd"/>
      <w:proofErr w:type="gram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w:instrText>
      </w:r>
      <w:proofErr w:type="gramStart"/>
      <w:r>
        <w:instrText>TC  "</w:instrText>
      </w:r>
      <w:bookmarkStart w:id="88" w:name="_Toc113186855"/>
      <w:proofErr w:type="gramEnd"/>
      <w:r>
        <w:instrText>Figura 3</w:instrText>
      </w:r>
      <w:r w:rsidR="004F3134">
        <w:instrText>1</w:instrText>
      </w:r>
      <w:r>
        <w:instrText xml:space="preserve">. </w:instrText>
      </w:r>
      <w:proofErr w:type="spellStart"/>
      <w:r>
        <w:instrText>Stamp</w:instrText>
      </w:r>
      <w:proofErr w:type="spellEnd"/>
      <w:r>
        <w:instrText xml:space="preserve"> </w:instrText>
      </w:r>
      <w:proofErr w:type="spellStart"/>
      <w:r>
        <w:instrText>List</w:instrText>
      </w:r>
      <w:bookmarkEnd w:id="88"/>
      <w:proofErr w:type="spellEnd"/>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w:instrText>
      </w:r>
      <w:proofErr w:type="gramStart"/>
      <w:r>
        <w:instrText>TC  "</w:instrText>
      </w:r>
      <w:bookmarkStart w:id="89" w:name="_Toc113186856"/>
      <w:proofErr w:type="gramEnd"/>
      <w:r>
        <w:instrText>Figura 3</w:instrText>
      </w:r>
      <w:r w:rsidR="004F3134">
        <w:instrText>4</w:instrText>
      </w:r>
      <w:r>
        <w:instrText xml:space="preserve">. Histograma </w:instrText>
      </w:r>
      <w:r w:rsidR="00F46CDC">
        <w:instrText>s</w:instrText>
      </w:r>
      <w:r>
        <w:instrText>oldadura</w:instrText>
      </w:r>
      <w:bookmarkEnd w:id="89"/>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w:instrText>
      </w:r>
      <w:proofErr w:type="gramStart"/>
      <w:r>
        <w:instrText>TC  "</w:instrText>
      </w:r>
      <w:bookmarkStart w:id="90" w:name="_Toc113186857"/>
      <w:proofErr w:type="gramEnd"/>
      <w:r>
        <w:instrText>Figura 3</w:instrText>
      </w:r>
      <w:r w:rsidR="004F3134">
        <w:instrText>5</w:instrText>
      </w:r>
      <w:r>
        <w:instrText>. Histograma Completo</w:instrText>
      </w:r>
      <w:bookmarkEnd w:id="90"/>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63"/>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w:instrText>
      </w:r>
      <w:proofErr w:type="gramStart"/>
      <w:r w:rsidR="00B03CF4">
        <w:rPr>
          <w:sz w:val="96"/>
          <w:szCs w:val="96"/>
        </w:rPr>
        <w:instrText>TC  "</w:instrText>
      </w:r>
      <w:bookmarkStart w:id="91" w:name="_Toc113468591"/>
      <w:proofErr w:type="gramEnd"/>
      <w:r w:rsidR="00B03CF4">
        <w:rPr>
          <w:sz w:val="96"/>
          <w:szCs w:val="96"/>
        </w:rPr>
        <w:instrText>Capítulo 4. Puesta en Marcha</w:instrText>
      </w:r>
      <w:bookmarkEnd w:id="91"/>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64"/>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786B5F">
      <w:pPr>
        <w:pStyle w:val="Ttulo2"/>
        <w:numPr>
          <w:ilvl w:val="0"/>
          <w:numId w:val="9"/>
        </w:numPr>
      </w:pPr>
      <w:r>
        <w:lastRenderedPageBreak/>
        <w:t>Puesta en March</w:t>
      </w:r>
      <w:r w:rsidR="00687229">
        <w:t>a</w:t>
      </w:r>
      <w:r>
        <w:fldChar w:fldCharType="begin"/>
      </w:r>
      <w:r>
        <w:instrText xml:space="preserve"> </w:instrText>
      </w:r>
      <w:proofErr w:type="gramStart"/>
      <w:r>
        <w:instrText>TC  "</w:instrText>
      </w:r>
      <w:bookmarkStart w:id="92" w:name="_Toc113468592"/>
      <w:proofErr w:type="gramEnd"/>
      <w:r>
        <w:instrText>4.</w:instrText>
      </w:r>
      <w:r>
        <w:tab/>
        <w:instrText>Puesta en Marcha</w:instrText>
      </w:r>
      <w:bookmarkEnd w:id="92"/>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 xml:space="preserve">Los últimos dos documentos son el Control Plan que es un registro que tiene que hacer el operario de fallos o problemas que ha tenido el a la hora de producir. </w:t>
      </w:r>
      <w:proofErr w:type="gramStart"/>
      <w:r>
        <w:t>Y</w:t>
      </w:r>
      <w:proofErr w:type="gramEnd"/>
      <w:r>
        <w:t xml:space="preserve">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8A044A">
      <w:pPr>
        <w:pStyle w:val="Ttulo3"/>
        <w:numPr>
          <w:ilvl w:val="1"/>
          <w:numId w:val="9"/>
        </w:numPr>
      </w:pPr>
      <w:r>
        <w:t xml:space="preserve">Golden </w:t>
      </w:r>
      <w:proofErr w:type="spellStart"/>
      <w:r>
        <w:t>Sample</w:t>
      </w:r>
      <w:proofErr w:type="spellEnd"/>
      <w:r w:rsidR="0025603C">
        <w:fldChar w:fldCharType="begin"/>
      </w:r>
      <w:r w:rsidR="0025603C">
        <w:instrText xml:space="preserve"> </w:instrText>
      </w:r>
      <w:proofErr w:type="gramStart"/>
      <w:r w:rsidR="0025603C">
        <w:instrText>TC  "</w:instrText>
      </w:r>
      <w:bookmarkStart w:id="93" w:name="_Toc113468593"/>
      <w:proofErr w:type="gramEnd"/>
      <w:r w:rsidR="0025603C">
        <w:instrText>4.1.</w:instrText>
      </w:r>
      <w:r w:rsidR="0025603C">
        <w:tab/>
        <w:instrText xml:space="preserve">Golden </w:instrText>
      </w:r>
      <w:proofErr w:type="spellStart"/>
      <w:r w:rsidR="0025603C">
        <w:instrText>Sample</w:instrText>
      </w:r>
      <w:bookmarkEnd w:id="93"/>
      <w:proofErr w:type="spellEnd"/>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 xml:space="preserve">3 </w:t>
      </w:r>
      <w:proofErr w:type="spellStart"/>
      <w:r w:rsidR="00C37FD4" w:rsidRPr="00C37FD4">
        <w:rPr>
          <w:rFonts w:ascii="Calibri" w:hAnsi="Calibri" w:cs="Calibri"/>
          <w:i/>
          <w:iCs/>
          <w:szCs w:val="24"/>
        </w:rPr>
        <w:t>Reasons</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Why</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You</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Need</w:t>
      </w:r>
      <w:proofErr w:type="spellEnd"/>
      <w:r w:rsidR="00C37FD4" w:rsidRPr="00C37FD4">
        <w:rPr>
          <w:rFonts w:ascii="Calibri" w:hAnsi="Calibri" w:cs="Calibri"/>
          <w:i/>
          <w:iCs/>
          <w:szCs w:val="24"/>
        </w:rPr>
        <w:t xml:space="preserve"> a Golden </w:t>
      </w:r>
      <w:proofErr w:type="spellStart"/>
      <w:r w:rsidR="00C37FD4" w:rsidRPr="00C37FD4">
        <w:rPr>
          <w:rFonts w:ascii="Calibri" w:hAnsi="Calibri" w:cs="Calibri"/>
          <w:i/>
          <w:iCs/>
          <w:szCs w:val="24"/>
        </w:rPr>
        <w:t>Sample</w:t>
      </w:r>
      <w:proofErr w:type="spellEnd"/>
      <w:r w:rsidR="00C37FD4" w:rsidRPr="00C37FD4">
        <w:rPr>
          <w:rFonts w:ascii="Calibri" w:hAnsi="Calibri" w:cs="Calibri"/>
          <w:i/>
          <w:iCs/>
          <w:szCs w:val="24"/>
        </w:rPr>
        <w:t xml:space="preserv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25603C">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w:instrText>
      </w:r>
      <w:proofErr w:type="gramStart"/>
      <w:r>
        <w:instrText>TC  "</w:instrText>
      </w:r>
      <w:bookmarkStart w:id="94" w:name="_Toc113468594"/>
      <w:proofErr w:type="gramEnd"/>
      <w:r>
        <w:instrText>4.2.</w:instrText>
      </w:r>
      <w:r>
        <w:tab/>
      </w:r>
      <w:proofErr w:type="spellStart"/>
      <w:r>
        <w:instrText>Working</w:instrText>
      </w:r>
      <w:proofErr w:type="spellEnd"/>
      <w:r>
        <w:instrText xml:space="preserve"> </w:instrText>
      </w:r>
      <w:proofErr w:type="spellStart"/>
      <w:r>
        <w:instrText>Instruction</w:instrText>
      </w:r>
      <w:bookmarkEnd w:id="94"/>
      <w:proofErr w:type="spellEnd"/>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FC4DB1">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w:instrText>
      </w:r>
      <w:proofErr w:type="gramStart"/>
      <w:r w:rsidR="00A14B9D">
        <w:instrText>TC  "</w:instrText>
      </w:r>
      <w:bookmarkStart w:id="95" w:name="_Toc113468595"/>
      <w:proofErr w:type="gramEnd"/>
      <w:r w:rsidR="00A14B9D">
        <w:instrText>4.3.</w:instrText>
      </w:r>
      <w:r w:rsidR="00A14B9D">
        <w:tab/>
      </w:r>
      <w:proofErr w:type="spellStart"/>
      <w:r w:rsidR="00A14B9D">
        <w:instrText>Star</w:instrText>
      </w:r>
      <w:proofErr w:type="spellEnd"/>
      <w:r w:rsidR="00A14B9D">
        <w:instrText xml:space="preserve"> Up </w:instrText>
      </w:r>
      <w:proofErr w:type="spellStart"/>
      <w:r w:rsidR="00A14B9D">
        <w:instrText>Check</w:instrText>
      </w:r>
      <w:proofErr w:type="spellEnd"/>
      <w:r w:rsidR="00A14B9D">
        <w:instrText xml:space="preserve"> </w:instrText>
      </w:r>
      <w:proofErr w:type="spellStart"/>
      <w:r w:rsidR="00A14B9D">
        <w:instrText>List</w:instrText>
      </w:r>
      <w:bookmarkEnd w:id="95"/>
      <w:proofErr w:type="spellEnd"/>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DA349B">
      <w:pPr>
        <w:pStyle w:val="Ttulo3"/>
        <w:numPr>
          <w:ilvl w:val="1"/>
          <w:numId w:val="9"/>
        </w:numPr>
      </w:pPr>
      <w:r>
        <w:t>Flow Chart</w:t>
      </w:r>
      <w:r>
        <w:fldChar w:fldCharType="begin"/>
      </w:r>
      <w:r>
        <w:instrText xml:space="preserve"> </w:instrText>
      </w:r>
      <w:proofErr w:type="gramStart"/>
      <w:r>
        <w:instrText>TC  "</w:instrText>
      </w:r>
      <w:bookmarkStart w:id="96" w:name="_Toc113468596"/>
      <w:proofErr w:type="gramEnd"/>
      <w:r>
        <w:instrText>4.4.</w:instrText>
      </w:r>
      <w:r>
        <w:tab/>
        <w:instrText>Flow Chart</w:instrText>
      </w:r>
      <w:bookmarkEnd w:id="96"/>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proofErr w:type="spellStart"/>
      <w:proofErr w:type="gramStart"/>
      <w:r w:rsidR="00C37FD4" w:rsidRPr="00C37FD4">
        <w:rPr>
          <w:rFonts w:ascii="Calibri" w:hAnsi="Calibri" w:cs="Calibri"/>
          <w:i/>
          <w:iCs/>
          <w:szCs w:val="24"/>
        </w:rPr>
        <w:t>What</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is</w:t>
      </w:r>
      <w:proofErr w:type="spellEnd"/>
      <w:r w:rsidR="00C37FD4" w:rsidRPr="00C37FD4">
        <w:rPr>
          <w:rFonts w:ascii="Calibri" w:hAnsi="Calibri" w:cs="Calibri"/>
          <w:i/>
          <w:iCs/>
          <w:szCs w:val="24"/>
        </w:rPr>
        <w:t xml:space="preserve"> a </w:t>
      </w:r>
      <w:proofErr w:type="spellStart"/>
      <w:r w:rsidR="00C37FD4" w:rsidRPr="00C37FD4">
        <w:rPr>
          <w:rFonts w:ascii="Calibri" w:hAnsi="Calibri" w:cs="Calibri"/>
          <w:i/>
          <w:iCs/>
          <w:szCs w:val="24"/>
        </w:rPr>
        <w:t>Flowchart</w:t>
      </w:r>
      <w:proofErr w:type="spellEnd"/>
      <w:r w:rsidR="00C37FD4" w:rsidRPr="00C37FD4">
        <w:rPr>
          <w:rFonts w:ascii="Calibri" w:hAnsi="Calibri" w:cs="Calibri"/>
          <w:i/>
          <w:iCs/>
          <w:szCs w:val="24"/>
        </w:rPr>
        <w:t>?</w:t>
      </w:r>
      <w:proofErr w:type="gram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Process</w:t>
      </w:r>
      <w:proofErr w:type="spellEnd"/>
      <w:r w:rsidR="00C37FD4" w:rsidRPr="00C37FD4">
        <w:rPr>
          <w:rFonts w:ascii="Calibri" w:hAnsi="Calibri" w:cs="Calibri"/>
          <w:i/>
          <w:iCs/>
          <w:szCs w:val="24"/>
        </w:rPr>
        <w:t xml:space="preserve"> Flow </w:t>
      </w:r>
      <w:proofErr w:type="spellStart"/>
      <w:r w:rsidR="00C37FD4" w:rsidRPr="00C37FD4">
        <w:rPr>
          <w:rFonts w:ascii="Calibri" w:hAnsi="Calibri" w:cs="Calibri"/>
          <w:i/>
          <w:iCs/>
          <w:szCs w:val="24"/>
        </w:rPr>
        <w:t>Diagrams</w:t>
      </w:r>
      <w:proofErr w:type="spellEnd"/>
      <w:r w:rsidR="00C37FD4" w:rsidRPr="00C37FD4">
        <w:rPr>
          <w:rFonts w:ascii="Calibri" w:hAnsi="Calibri" w:cs="Calibri"/>
          <w:i/>
          <w:iCs/>
          <w:szCs w:val="24"/>
        </w:rPr>
        <w:t xml:space="preserve"> &amp; </w:t>
      </w:r>
      <w:proofErr w:type="spellStart"/>
      <w:r w:rsidR="00C37FD4" w:rsidRPr="00C37FD4">
        <w:rPr>
          <w:rFonts w:ascii="Calibri" w:hAnsi="Calibri" w:cs="Calibri"/>
          <w:i/>
          <w:iCs/>
          <w:szCs w:val="24"/>
        </w:rPr>
        <w:t>Maps</w:t>
      </w:r>
      <w:proofErr w:type="spellEnd"/>
      <w:r w:rsidR="00C37FD4" w:rsidRPr="00C37FD4">
        <w:rPr>
          <w:rFonts w:ascii="Calibri" w:hAnsi="Calibri" w:cs="Calibri"/>
          <w:i/>
          <w:iCs/>
          <w:szCs w:val="24"/>
        </w:rPr>
        <w:t xml:space="preserve">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DA349B">
      <w:pPr>
        <w:pStyle w:val="Ttulo3"/>
        <w:numPr>
          <w:ilvl w:val="1"/>
          <w:numId w:val="9"/>
        </w:numPr>
      </w:pPr>
      <w:r>
        <w:t>PFMA</w:t>
      </w:r>
      <w:r>
        <w:fldChar w:fldCharType="begin"/>
      </w:r>
      <w:r>
        <w:instrText xml:space="preserve"> </w:instrText>
      </w:r>
      <w:proofErr w:type="gramStart"/>
      <w:r>
        <w:instrText>TC  "</w:instrText>
      </w:r>
      <w:bookmarkStart w:id="97" w:name="_Toc113468597"/>
      <w:proofErr w:type="gramEnd"/>
      <w:r>
        <w:instrText>4.5.</w:instrText>
      </w:r>
      <w:r>
        <w:tab/>
        <w:instrText>PFMA</w:instrText>
      </w:r>
      <w:bookmarkEnd w:id="97"/>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 xml:space="preserve">A guide </w:t>
      </w:r>
      <w:proofErr w:type="spellStart"/>
      <w:r w:rsidRPr="006812F7">
        <w:rPr>
          <w:rFonts w:ascii="Calibri" w:hAnsi="Calibri" w:cs="Calibri"/>
          <w:i/>
          <w:iCs/>
          <w:szCs w:val="24"/>
        </w:rPr>
        <w:t>to</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Failur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Mod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ffect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Analysis</w:t>
      </w:r>
      <w:proofErr w:type="spellEnd"/>
      <w:r w:rsidRPr="006812F7">
        <w:rPr>
          <w:rFonts w:ascii="Calibri" w:hAnsi="Calibri" w:cs="Calibri"/>
          <w:i/>
          <w:iCs/>
          <w:szCs w:val="24"/>
        </w:rPr>
        <w:t xml:space="preserve"> (PFMEA) |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xcellence</w:t>
      </w:r>
      <w:proofErr w:type="spellEnd"/>
      <w:r w:rsidRPr="006812F7">
        <w:rPr>
          <w:rFonts w:ascii="Calibri" w:hAnsi="Calibri" w:cs="Calibri"/>
          <w:i/>
          <w:iCs/>
          <w:szCs w:val="24"/>
        </w:rPr>
        <w:t xml:space="preserv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F277BB">
      <w:pPr>
        <w:pStyle w:val="Ttulo3"/>
        <w:numPr>
          <w:ilvl w:val="1"/>
          <w:numId w:val="9"/>
        </w:numPr>
      </w:pPr>
      <w:r>
        <w:t>Control Plan</w:t>
      </w:r>
      <w:r w:rsidR="00D87D8E">
        <w:fldChar w:fldCharType="begin"/>
      </w:r>
      <w:r w:rsidR="00D87D8E">
        <w:instrText xml:space="preserve"> </w:instrText>
      </w:r>
      <w:proofErr w:type="gramStart"/>
      <w:r w:rsidR="00D87D8E">
        <w:instrText>TC  "</w:instrText>
      </w:r>
      <w:bookmarkStart w:id="98" w:name="_Toc113468598"/>
      <w:proofErr w:type="gramEnd"/>
      <w:r w:rsidR="00D87D8E">
        <w:instrText>4.6.</w:instrText>
      </w:r>
      <w:r w:rsidR="00D87D8E">
        <w:tab/>
        <w:instrText>Control Plan</w:instrText>
      </w:r>
      <w:bookmarkEnd w:id="98"/>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621B9A">
      <w:pPr>
        <w:pStyle w:val="Ttulo3"/>
        <w:numPr>
          <w:ilvl w:val="1"/>
          <w:numId w:val="9"/>
        </w:numPr>
      </w:pPr>
      <w:r>
        <w:t xml:space="preserve">Documento de validación </w:t>
      </w:r>
      <w:r w:rsidR="00D87D8E">
        <w:fldChar w:fldCharType="begin"/>
      </w:r>
      <w:r w:rsidR="00D87D8E">
        <w:instrText xml:space="preserve"> </w:instrText>
      </w:r>
      <w:proofErr w:type="gramStart"/>
      <w:r w:rsidR="00D87D8E">
        <w:instrText>TC  "</w:instrText>
      </w:r>
      <w:bookmarkStart w:id="99" w:name="_Toc113468599"/>
      <w:proofErr w:type="gramEnd"/>
      <w:r w:rsidR="00D87D8E">
        <w:instrText>4.7.</w:instrText>
      </w:r>
      <w:r w:rsidR="00D87D8E">
        <w:tab/>
        <w:instrText>Documento de validación</w:instrText>
      </w:r>
      <w:bookmarkEnd w:id="99"/>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65"/>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w:instrText>
      </w:r>
      <w:proofErr w:type="gramStart"/>
      <w:r>
        <w:rPr>
          <w:sz w:val="96"/>
          <w:szCs w:val="96"/>
        </w:rPr>
        <w:instrText>TC  "</w:instrText>
      </w:r>
      <w:bookmarkStart w:id="100" w:name="_Toc113468600"/>
      <w:proofErr w:type="gramEnd"/>
      <w:r>
        <w:rPr>
          <w:sz w:val="96"/>
          <w:szCs w:val="96"/>
        </w:rPr>
        <w:instrText>Capítulo 5. Conclusiones</w:instrText>
      </w:r>
      <w:bookmarkEnd w:id="100"/>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6"/>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101" w:name="_Toc113468601"/>
      <w:proofErr w:type="gramEnd"/>
      <w:r w:rsidR="005F6676">
        <w:instrText>5.1.</w:instrText>
      </w:r>
      <w:r w:rsidR="005F6676">
        <w:tab/>
        <w:instrText>Conclusiones sobre la evaluación económica</w:instrText>
      </w:r>
      <w:bookmarkEnd w:id="101"/>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w:instrText>
      </w:r>
      <w:proofErr w:type="gramStart"/>
      <w:r w:rsidR="0090317A">
        <w:instrText>TC  "</w:instrText>
      </w:r>
      <w:bookmarkStart w:id="102" w:name="_Toc113468602"/>
      <w:proofErr w:type="gramEnd"/>
      <w:r w:rsidR="0090317A">
        <w:instrText>5.2.</w:instrText>
      </w:r>
      <w:r w:rsidR="0090317A">
        <w:tab/>
        <w:instrText>Conclusiones sobre la programación</w:instrText>
      </w:r>
      <w:bookmarkEnd w:id="102"/>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 xml:space="preserve">Como </w:t>
      </w:r>
      <w:proofErr w:type="gramStart"/>
      <w:r>
        <w:t>conclusión final</w:t>
      </w:r>
      <w:proofErr w:type="gramEnd"/>
      <w:r>
        <w:t>,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w:instrText>
      </w:r>
      <w:proofErr w:type="gramStart"/>
      <w:r w:rsidR="0090317A">
        <w:instrText>TC  "</w:instrText>
      </w:r>
      <w:bookmarkStart w:id="103" w:name="_Toc113468603"/>
      <w:proofErr w:type="gramEnd"/>
      <w:r w:rsidR="0090317A">
        <w:instrText>5.3.</w:instrText>
      </w:r>
      <w:r w:rsidR="0090317A">
        <w:tab/>
        <w:instrText>Conclusiones sobre la producción</w:instrText>
      </w:r>
      <w:bookmarkEnd w:id="103"/>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lastRenderedPageBreak/>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w:instrText>
      </w:r>
      <w:proofErr w:type="gramStart"/>
      <w:r w:rsidR="0090317A">
        <w:instrText>TC  "</w:instrText>
      </w:r>
      <w:bookmarkStart w:id="104" w:name="_Toc113468604"/>
      <w:proofErr w:type="gramEnd"/>
      <w:r w:rsidR="0090317A">
        <w:instrText>5.4.</w:instrText>
      </w:r>
      <w:r w:rsidR="0090317A">
        <w:tab/>
        <w:instrText>Conclusiones generales</w:instrText>
      </w:r>
      <w:bookmarkEnd w:id="104"/>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105" w:name="_Toc113468605"/>
      <w:proofErr w:type="gramEnd"/>
      <w:r>
        <w:rPr>
          <w:sz w:val="96"/>
          <w:szCs w:val="96"/>
        </w:rPr>
        <w:instrText>Capítulo 6. Bibliografía</w:instrText>
      </w:r>
      <w:bookmarkEnd w:id="105"/>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67"/>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6"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17"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3" w:author="Francisco Luque" w:date="2022-09-07T20:00:00Z" w:initials="FL">
    <w:p w14:paraId="760B4EAC" w14:textId="77777777" w:rsidR="004A0CB2" w:rsidRDefault="004A0CB2" w:rsidP="006A3CCF">
      <w:pPr>
        <w:pStyle w:val="Textocomentario"/>
      </w:pPr>
      <w:r>
        <w:rPr>
          <w:rStyle w:val="Refdecomentario"/>
        </w:rPr>
        <w:annotationRef/>
      </w:r>
      <w:r>
        <w:t>METER FOTOS CUANDO ACABE 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760B4E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376F9" w16cex:dateUtc="2022-09-0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760B4EAC" w16cid:durableId="26C376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55A90" w14:textId="77777777" w:rsidR="00B22832" w:rsidRDefault="00B22832" w:rsidP="00DA5357">
      <w:pPr>
        <w:spacing w:after="0" w:line="240" w:lineRule="auto"/>
      </w:pPr>
      <w:r>
        <w:separator/>
      </w:r>
    </w:p>
  </w:endnote>
  <w:endnote w:type="continuationSeparator" w:id="0">
    <w:p w14:paraId="62C54D21" w14:textId="77777777" w:rsidR="00B22832" w:rsidRDefault="00B22832"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36335" w14:textId="77777777" w:rsidR="00B22832" w:rsidRDefault="00B22832" w:rsidP="00DA5357">
      <w:pPr>
        <w:spacing w:after="0" w:line="240" w:lineRule="auto"/>
      </w:pPr>
      <w:r>
        <w:separator/>
      </w:r>
    </w:p>
  </w:footnote>
  <w:footnote w:type="continuationSeparator" w:id="0">
    <w:p w14:paraId="378BD5DA" w14:textId="77777777" w:rsidR="00B22832" w:rsidRDefault="00B22832"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7"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9"/>
  </w:num>
  <w:num w:numId="2" w16cid:durableId="14960513">
    <w:abstractNumId w:val="0"/>
  </w:num>
  <w:num w:numId="3" w16cid:durableId="2123380791">
    <w:abstractNumId w:val="5"/>
  </w:num>
  <w:num w:numId="4" w16cid:durableId="154221659">
    <w:abstractNumId w:val="1"/>
  </w:num>
  <w:num w:numId="5" w16cid:durableId="887842368">
    <w:abstractNumId w:val="6"/>
  </w:num>
  <w:num w:numId="6" w16cid:durableId="2090347355">
    <w:abstractNumId w:val="4"/>
  </w:num>
  <w:num w:numId="7" w16cid:durableId="1193302139">
    <w:abstractNumId w:val="7"/>
  </w:num>
  <w:num w:numId="8" w16cid:durableId="1989048645">
    <w:abstractNumId w:val="8"/>
  </w:num>
  <w:num w:numId="9" w16cid:durableId="1905753036">
    <w:abstractNumId w:val="10"/>
  </w:num>
  <w:num w:numId="10" w16cid:durableId="818888919">
    <w:abstractNumId w:val="2"/>
  </w:num>
  <w:num w:numId="11" w16cid:durableId="98693666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13D88"/>
    <w:rsid w:val="00023710"/>
    <w:rsid w:val="00063A75"/>
    <w:rsid w:val="000B7A9D"/>
    <w:rsid w:val="000D153A"/>
    <w:rsid w:val="000D2304"/>
    <w:rsid w:val="00107189"/>
    <w:rsid w:val="0011748F"/>
    <w:rsid w:val="00120D71"/>
    <w:rsid w:val="00121AFE"/>
    <w:rsid w:val="00137934"/>
    <w:rsid w:val="00144ACA"/>
    <w:rsid w:val="001709D9"/>
    <w:rsid w:val="00176545"/>
    <w:rsid w:val="00186B0E"/>
    <w:rsid w:val="0019535F"/>
    <w:rsid w:val="001B027A"/>
    <w:rsid w:val="001B393B"/>
    <w:rsid w:val="001B6DA8"/>
    <w:rsid w:val="001E13EA"/>
    <w:rsid w:val="00202D12"/>
    <w:rsid w:val="002215A7"/>
    <w:rsid w:val="00244C14"/>
    <w:rsid w:val="00246DD5"/>
    <w:rsid w:val="0025603C"/>
    <w:rsid w:val="00273E02"/>
    <w:rsid w:val="00280E8E"/>
    <w:rsid w:val="00290C90"/>
    <w:rsid w:val="002A1177"/>
    <w:rsid w:val="002D09BF"/>
    <w:rsid w:val="002E5EC6"/>
    <w:rsid w:val="002E6519"/>
    <w:rsid w:val="00305946"/>
    <w:rsid w:val="003157D7"/>
    <w:rsid w:val="0033765E"/>
    <w:rsid w:val="00355FE4"/>
    <w:rsid w:val="003600B4"/>
    <w:rsid w:val="00367C65"/>
    <w:rsid w:val="003706EC"/>
    <w:rsid w:val="003725E7"/>
    <w:rsid w:val="00375C44"/>
    <w:rsid w:val="003904EA"/>
    <w:rsid w:val="00396B95"/>
    <w:rsid w:val="003A1461"/>
    <w:rsid w:val="003B7525"/>
    <w:rsid w:val="003B7C9B"/>
    <w:rsid w:val="003C45DB"/>
    <w:rsid w:val="003C677F"/>
    <w:rsid w:val="003D7BEF"/>
    <w:rsid w:val="003E0443"/>
    <w:rsid w:val="003F49A6"/>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87A94"/>
    <w:rsid w:val="004905BE"/>
    <w:rsid w:val="004959AB"/>
    <w:rsid w:val="00497992"/>
    <w:rsid w:val="004A04D3"/>
    <w:rsid w:val="004A0CB2"/>
    <w:rsid w:val="004A1FDD"/>
    <w:rsid w:val="004A3BB6"/>
    <w:rsid w:val="004C2B11"/>
    <w:rsid w:val="004C6238"/>
    <w:rsid w:val="004E0195"/>
    <w:rsid w:val="004E70BA"/>
    <w:rsid w:val="004F3134"/>
    <w:rsid w:val="00511758"/>
    <w:rsid w:val="00533320"/>
    <w:rsid w:val="00534461"/>
    <w:rsid w:val="00547904"/>
    <w:rsid w:val="005511D5"/>
    <w:rsid w:val="00554FC9"/>
    <w:rsid w:val="00560997"/>
    <w:rsid w:val="00565479"/>
    <w:rsid w:val="0057278A"/>
    <w:rsid w:val="00580331"/>
    <w:rsid w:val="00594AE4"/>
    <w:rsid w:val="00597405"/>
    <w:rsid w:val="005A2181"/>
    <w:rsid w:val="005A51AF"/>
    <w:rsid w:val="005C1B5E"/>
    <w:rsid w:val="005D7DD1"/>
    <w:rsid w:val="005E007F"/>
    <w:rsid w:val="005E38E0"/>
    <w:rsid w:val="005E4352"/>
    <w:rsid w:val="005E6F61"/>
    <w:rsid w:val="005E79B8"/>
    <w:rsid w:val="005F1979"/>
    <w:rsid w:val="005F61B0"/>
    <w:rsid w:val="005F6676"/>
    <w:rsid w:val="00602998"/>
    <w:rsid w:val="00603412"/>
    <w:rsid w:val="00613C50"/>
    <w:rsid w:val="00621B9A"/>
    <w:rsid w:val="006275F2"/>
    <w:rsid w:val="006812F7"/>
    <w:rsid w:val="00682B0F"/>
    <w:rsid w:val="00687229"/>
    <w:rsid w:val="006A7AE9"/>
    <w:rsid w:val="006B07AA"/>
    <w:rsid w:val="006C22ED"/>
    <w:rsid w:val="006E1679"/>
    <w:rsid w:val="006E79E7"/>
    <w:rsid w:val="00710CD1"/>
    <w:rsid w:val="0072733E"/>
    <w:rsid w:val="007312A2"/>
    <w:rsid w:val="007471FE"/>
    <w:rsid w:val="00757E24"/>
    <w:rsid w:val="00767FAA"/>
    <w:rsid w:val="00775E72"/>
    <w:rsid w:val="00776534"/>
    <w:rsid w:val="0077669C"/>
    <w:rsid w:val="00776DF4"/>
    <w:rsid w:val="00786B5F"/>
    <w:rsid w:val="00794059"/>
    <w:rsid w:val="007A33F4"/>
    <w:rsid w:val="007A52CF"/>
    <w:rsid w:val="007B0C4E"/>
    <w:rsid w:val="007B0F48"/>
    <w:rsid w:val="007B7EF4"/>
    <w:rsid w:val="007C52FA"/>
    <w:rsid w:val="007D6079"/>
    <w:rsid w:val="007E037D"/>
    <w:rsid w:val="007E5850"/>
    <w:rsid w:val="007F11B6"/>
    <w:rsid w:val="007F5D21"/>
    <w:rsid w:val="00803E81"/>
    <w:rsid w:val="008203C7"/>
    <w:rsid w:val="00824618"/>
    <w:rsid w:val="008268B7"/>
    <w:rsid w:val="00830AF4"/>
    <w:rsid w:val="00847428"/>
    <w:rsid w:val="008516AF"/>
    <w:rsid w:val="00851712"/>
    <w:rsid w:val="008559D6"/>
    <w:rsid w:val="00855A82"/>
    <w:rsid w:val="00857228"/>
    <w:rsid w:val="00863C20"/>
    <w:rsid w:val="00865EA7"/>
    <w:rsid w:val="008A044A"/>
    <w:rsid w:val="008A6021"/>
    <w:rsid w:val="008A63F0"/>
    <w:rsid w:val="008A6EDB"/>
    <w:rsid w:val="008A7F9C"/>
    <w:rsid w:val="008C7155"/>
    <w:rsid w:val="008D5132"/>
    <w:rsid w:val="008E0040"/>
    <w:rsid w:val="008E3A9E"/>
    <w:rsid w:val="008E41C0"/>
    <w:rsid w:val="008F4638"/>
    <w:rsid w:val="00900A93"/>
    <w:rsid w:val="0090317A"/>
    <w:rsid w:val="00911060"/>
    <w:rsid w:val="00921A47"/>
    <w:rsid w:val="00922E1B"/>
    <w:rsid w:val="009316F7"/>
    <w:rsid w:val="0094320C"/>
    <w:rsid w:val="00953172"/>
    <w:rsid w:val="00954BBA"/>
    <w:rsid w:val="0096240F"/>
    <w:rsid w:val="00981709"/>
    <w:rsid w:val="00983139"/>
    <w:rsid w:val="009852CE"/>
    <w:rsid w:val="00986223"/>
    <w:rsid w:val="00996485"/>
    <w:rsid w:val="009A2950"/>
    <w:rsid w:val="009B50BA"/>
    <w:rsid w:val="009B5C8B"/>
    <w:rsid w:val="009C5DC8"/>
    <w:rsid w:val="009D0E69"/>
    <w:rsid w:val="009D29AA"/>
    <w:rsid w:val="009E1570"/>
    <w:rsid w:val="009F72FA"/>
    <w:rsid w:val="00A00D0C"/>
    <w:rsid w:val="00A14B9D"/>
    <w:rsid w:val="00A22C27"/>
    <w:rsid w:val="00A273EA"/>
    <w:rsid w:val="00A40D36"/>
    <w:rsid w:val="00A54CBB"/>
    <w:rsid w:val="00A70EC8"/>
    <w:rsid w:val="00A735C0"/>
    <w:rsid w:val="00A80AD7"/>
    <w:rsid w:val="00AA2549"/>
    <w:rsid w:val="00AA2EA5"/>
    <w:rsid w:val="00AD2DA1"/>
    <w:rsid w:val="00AE0BF0"/>
    <w:rsid w:val="00AE3ED1"/>
    <w:rsid w:val="00AE4552"/>
    <w:rsid w:val="00AE5E8F"/>
    <w:rsid w:val="00AF73B7"/>
    <w:rsid w:val="00B01F27"/>
    <w:rsid w:val="00B03CF4"/>
    <w:rsid w:val="00B1489A"/>
    <w:rsid w:val="00B22832"/>
    <w:rsid w:val="00B368DB"/>
    <w:rsid w:val="00B36EA9"/>
    <w:rsid w:val="00B5228B"/>
    <w:rsid w:val="00B6411D"/>
    <w:rsid w:val="00B70E68"/>
    <w:rsid w:val="00B739A7"/>
    <w:rsid w:val="00B83E6B"/>
    <w:rsid w:val="00B90872"/>
    <w:rsid w:val="00B930DF"/>
    <w:rsid w:val="00B93484"/>
    <w:rsid w:val="00B97A02"/>
    <w:rsid w:val="00BA582A"/>
    <w:rsid w:val="00BA657F"/>
    <w:rsid w:val="00BF6951"/>
    <w:rsid w:val="00C025A0"/>
    <w:rsid w:val="00C056B0"/>
    <w:rsid w:val="00C21194"/>
    <w:rsid w:val="00C269CE"/>
    <w:rsid w:val="00C37FD4"/>
    <w:rsid w:val="00C516CB"/>
    <w:rsid w:val="00C70BC7"/>
    <w:rsid w:val="00C837A5"/>
    <w:rsid w:val="00C9150B"/>
    <w:rsid w:val="00CA368E"/>
    <w:rsid w:val="00CA7564"/>
    <w:rsid w:val="00CB707B"/>
    <w:rsid w:val="00CD3F53"/>
    <w:rsid w:val="00CE4FA2"/>
    <w:rsid w:val="00CF3820"/>
    <w:rsid w:val="00D05952"/>
    <w:rsid w:val="00D11D78"/>
    <w:rsid w:val="00D406BB"/>
    <w:rsid w:val="00D50A0C"/>
    <w:rsid w:val="00D54378"/>
    <w:rsid w:val="00D87D8E"/>
    <w:rsid w:val="00D962CA"/>
    <w:rsid w:val="00D97FF5"/>
    <w:rsid w:val="00DA0D84"/>
    <w:rsid w:val="00DA349B"/>
    <w:rsid w:val="00DA5357"/>
    <w:rsid w:val="00DA5A19"/>
    <w:rsid w:val="00DA6CC4"/>
    <w:rsid w:val="00DC04AF"/>
    <w:rsid w:val="00E06EC7"/>
    <w:rsid w:val="00E10ADC"/>
    <w:rsid w:val="00E27C90"/>
    <w:rsid w:val="00E32F0A"/>
    <w:rsid w:val="00E33CC4"/>
    <w:rsid w:val="00E4687E"/>
    <w:rsid w:val="00E5189E"/>
    <w:rsid w:val="00E54BF3"/>
    <w:rsid w:val="00E62FD7"/>
    <w:rsid w:val="00E63B3E"/>
    <w:rsid w:val="00E67AD9"/>
    <w:rsid w:val="00E67B0E"/>
    <w:rsid w:val="00E90E5F"/>
    <w:rsid w:val="00E91DFA"/>
    <w:rsid w:val="00EA1C31"/>
    <w:rsid w:val="00EB54A3"/>
    <w:rsid w:val="00ED64AE"/>
    <w:rsid w:val="00EF6322"/>
    <w:rsid w:val="00F145C5"/>
    <w:rsid w:val="00F268A6"/>
    <w:rsid w:val="00F277BB"/>
    <w:rsid w:val="00F46CDC"/>
    <w:rsid w:val="00F55700"/>
    <w:rsid w:val="00F65AB8"/>
    <w:rsid w:val="00F84F0D"/>
    <w:rsid w:val="00FA4065"/>
    <w:rsid w:val="00FC3D26"/>
    <w:rsid w:val="00FC4DB1"/>
    <w:rsid w:val="00FC6355"/>
    <w:rsid w:val="00FE2864"/>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3.jpe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footer" Target="footer6.xml"/><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oter" Target="footer7.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image" Target="media/image43.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footer" Target="footer8.xml"/><Relationship Id="rId69"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footer" Target="footer11.xml"/><Relationship Id="rId20" Type="http://schemas.openxmlformats.org/officeDocument/2006/relationships/image" Target="media/image4.jpeg"/><Relationship Id="rId41" Type="http://schemas.openxmlformats.org/officeDocument/2006/relationships/footer" Target="footer5.xml"/><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8</TotalTime>
  <Pages>65</Pages>
  <Words>12078</Words>
  <Characters>66429</Characters>
  <Application>Microsoft Office Word</Application>
  <DocSecurity>0</DocSecurity>
  <Lines>553</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78</cp:revision>
  <dcterms:created xsi:type="dcterms:W3CDTF">2021-05-25T06:23:00Z</dcterms:created>
  <dcterms:modified xsi:type="dcterms:W3CDTF">2022-09-07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